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39FC" w:rsidRPr="00897289" w:rsidRDefault="00B139FC" w:rsidP="002F290E">
      <w:pPr>
        <w:pStyle w:val="Heading1"/>
        <w:ind w:left="0" w:right="805"/>
        <w:rPr>
          <w:sz w:val="28"/>
        </w:rPr>
      </w:pPr>
      <w:bookmarkStart w:id="0" w:name="_Toc198816626"/>
      <w:r w:rsidRPr="00897289">
        <w:rPr>
          <w:sz w:val="28"/>
        </w:rPr>
        <w:t>B</w:t>
      </w:r>
      <w:bookmarkStart w:id="1" w:name="_GoBack"/>
      <w:bookmarkEnd w:id="1"/>
      <w:r w:rsidRPr="00897289">
        <w:rPr>
          <w:sz w:val="28"/>
        </w:rPr>
        <w:t>AB II</w:t>
      </w:r>
      <w:bookmarkEnd w:id="0"/>
    </w:p>
    <w:p w:rsidR="00B139FC" w:rsidRPr="00897289" w:rsidRDefault="00B139FC" w:rsidP="002F290E">
      <w:pPr>
        <w:pStyle w:val="Heading1"/>
        <w:ind w:left="0" w:right="805"/>
        <w:rPr>
          <w:b w:val="0"/>
          <w:sz w:val="32"/>
        </w:rPr>
      </w:pPr>
    </w:p>
    <w:p w:rsidR="00B139FC" w:rsidRPr="00897289" w:rsidRDefault="00B139FC" w:rsidP="002F290E">
      <w:pPr>
        <w:pStyle w:val="Heading1"/>
        <w:ind w:left="0" w:right="805"/>
        <w:rPr>
          <w:b w:val="0"/>
          <w:sz w:val="28"/>
        </w:rPr>
      </w:pPr>
      <w:bookmarkStart w:id="2" w:name="_Toc198816627"/>
      <w:r w:rsidRPr="00897289">
        <w:rPr>
          <w:sz w:val="28"/>
        </w:rPr>
        <w:t>LANDASAN TEORI</w:t>
      </w:r>
      <w:bookmarkEnd w:id="2"/>
    </w:p>
    <w:p w:rsidR="00B139FC" w:rsidRPr="00897289" w:rsidRDefault="00B139FC" w:rsidP="00B139FC">
      <w:pPr>
        <w:ind w:right="1770"/>
        <w:rPr>
          <w:b/>
          <w:sz w:val="28"/>
        </w:rPr>
      </w:pPr>
    </w:p>
    <w:p w:rsidR="00B139FC" w:rsidRDefault="00B139FC" w:rsidP="00B139FC">
      <w:pPr>
        <w:ind w:left="885" w:right="1770"/>
        <w:jc w:val="center"/>
        <w:rPr>
          <w:b/>
          <w:sz w:val="24"/>
        </w:rPr>
      </w:pPr>
    </w:p>
    <w:p w:rsidR="00B139FC" w:rsidRPr="00504304" w:rsidRDefault="00B139FC" w:rsidP="005A3FA2">
      <w:pPr>
        <w:spacing w:before="240" w:line="480" w:lineRule="auto"/>
        <w:ind w:left="284" w:right="1372" w:firstLine="567"/>
        <w:jc w:val="both"/>
        <w:rPr>
          <w:sz w:val="24"/>
          <w:szCs w:val="24"/>
        </w:rPr>
      </w:pPr>
      <w:r w:rsidRPr="00297105">
        <w:rPr>
          <w:sz w:val="24"/>
          <w:szCs w:val="24"/>
        </w:rPr>
        <w:t>Pada bab ini menjelaskan tentang kerangka teoritis yang digunakan dalam penelitian ini, serta mengidentifikasi penelitian-penelitian terdahulu yang relevan dengan topik yang sedang diteliti. Pada bagian pertama, akan dijelaskan konsep dasar dan teori utama yang membentuk dasar bagi analisis dalam penelitian ini. Selanjutnya, penelitian terdahulu yang berfokus pada topik serupa akan dibahas untuk melihat perkembangan dan temuan-temuan yang telah dicapai. Pada bagian akhir, rangkuman dan kesimpulan dari keseluruhan teori dan temuan penelitian terdahulu</w:t>
      </w:r>
    </w:p>
    <w:p w:rsidR="00B139FC" w:rsidRPr="00897289" w:rsidRDefault="00B139FC" w:rsidP="007E211C">
      <w:pPr>
        <w:pStyle w:val="Heading2"/>
        <w:numPr>
          <w:ilvl w:val="0"/>
          <w:numId w:val="6"/>
        </w:numPr>
        <w:spacing w:before="240" w:line="480" w:lineRule="auto"/>
        <w:ind w:left="851" w:hanging="567"/>
        <w:rPr>
          <w:rFonts w:ascii="Times New Roman" w:hAnsi="Times New Roman" w:cs="Times New Roman"/>
          <w:color w:val="auto"/>
          <w:sz w:val="24"/>
        </w:rPr>
      </w:pPr>
      <w:bookmarkStart w:id="3" w:name="_Toc198816628"/>
      <w:r w:rsidRPr="00897289">
        <w:rPr>
          <w:rFonts w:ascii="Times New Roman" w:hAnsi="Times New Roman" w:cs="Times New Roman"/>
          <w:color w:val="auto"/>
          <w:sz w:val="24"/>
        </w:rPr>
        <w:t>Studi Literatur</w:t>
      </w:r>
      <w:bookmarkEnd w:id="3"/>
    </w:p>
    <w:p w:rsidR="00B139FC" w:rsidRPr="00C2109E" w:rsidRDefault="00B139FC" w:rsidP="007E211C">
      <w:pPr>
        <w:pStyle w:val="BodyText"/>
        <w:spacing w:after="240" w:line="480" w:lineRule="auto"/>
        <w:ind w:left="284" w:right="1372" w:firstLine="567"/>
        <w:jc w:val="both"/>
      </w:pPr>
      <w:r>
        <w:t>Sistem p</w:t>
      </w:r>
      <w:r w:rsidRPr="00C2109E">
        <w:t>endukung</w:t>
      </w:r>
      <w:r>
        <w:t xml:space="preserve"> keputusan adalah sebuah sistem yang dimaksudkan</w:t>
      </w:r>
      <w:r>
        <w:rPr>
          <w:spacing w:val="1"/>
        </w:rPr>
        <w:t xml:space="preserve"> </w:t>
      </w:r>
      <w:r>
        <w:t>untuk</w:t>
      </w:r>
      <w:r>
        <w:rPr>
          <w:spacing w:val="1"/>
        </w:rPr>
        <w:t xml:space="preserve"> </w:t>
      </w:r>
      <w:r>
        <w:t>mendukung</w:t>
      </w:r>
      <w:r>
        <w:rPr>
          <w:spacing w:val="1"/>
        </w:rPr>
        <w:t xml:space="preserve"> </w:t>
      </w:r>
      <w:r>
        <w:t>para</w:t>
      </w:r>
      <w:r>
        <w:rPr>
          <w:spacing w:val="1"/>
        </w:rPr>
        <w:t xml:space="preserve"> </w:t>
      </w:r>
      <w:r>
        <w:t>pengambil</w:t>
      </w:r>
      <w:r>
        <w:rPr>
          <w:spacing w:val="1"/>
        </w:rPr>
        <w:t xml:space="preserve"> </w:t>
      </w:r>
      <w:r>
        <w:t>keputusan</w:t>
      </w:r>
      <w:r>
        <w:rPr>
          <w:spacing w:val="1"/>
        </w:rPr>
        <w:t xml:space="preserve"> </w:t>
      </w:r>
      <w:r>
        <w:t>manajerial</w:t>
      </w:r>
      <w:r>
        <w:rPr>
          <w:spacing w:val="1"/>
        </w:rPr>
        <w:t xml:space="preserve"> </w:t>
      </w:r>
      <w:r>
        <w:t>dalam</w:t>
      </w:r>
      <w:r>
        <w:rPr>
          <w:spacing w:val="1"/>
        </w:rPr>
        <w:t xml:space="preserve"> </w:t>
      </w:r>
      <w:r>
        <w:t>situasi</w:t>
      </w:r>
      <w:r>
        <w:rPr>
          <w:spacing w:val="1"/>
        </w:rPr>
        <w:t xml:space="preserve"> </w:t>
      </w:r>
      <w:r>
        <w:t>keputusan semi terstruktur. DSS dimaksud untuk menjadi alat bantu bagi para</w:t>
      </w:r>
      <w:r>
        <w:rPr>
          <w:spacing w:val="1"/>
        </w:rPr>
        <w:t xml:space="preserve"> </w:t>
      </w:r>
      <w:r>
        <w:t>pengambil</w:t>
      </w:r>
      <w:r>
        <w:rPr>
          <w:spacing w:val="1"/>
        </w:rPr>
        <w:t xml:space="preserve"> </w:t>
      </w:r>
      <w:r>
        <w:t>keputusan</w:t>
      </w:r>
      <w:r>
        <w:rPr>
          <w:spacing w:val="1"/>
        </w:rPr>
        <w:t xml:space="preserve"> </w:t>
      </w:r>
      <w:r>
        <w:t>untuk</w:t>
      </w:r>
      <w:r>
        <w:rPr>
          <w:spacing w:val="1"/>
        </w:rPr>
        <w:t xml:space="preserve"> </w:t>
      </w:r>
      <w:r>
        <w:t>memperluas</w:t>
      </w:r>
      <w:r>
        <w:rPr>
          <w:spacing w:val="1"/>
        </w:rPr>
        <w:t xml:space="preserve"> </w:t>
      </w:r>
      <w:r>
        <w:t>kapabilitas</w:t>
      </w:r>
      <w:r>
        <w:rPr>
          <w:spacing w:val="1"/>
        </w:rPr>
        <w:t xml:space="preserve"> </w:t>
      </w:r>
      <w:r>
        <w:t>mereka,</w:t>
      </w:r>
      <w:r>
        <w:rPr>
          <w:spacing w:val="1"/>
        </w:rPr>
        <w:t xml:space="preserve"> </w:t>
      </w:r>
      <w:r>
        <w:t>namun</w:t>
      </w:r>
      <w:r>
        <w:rPr>
          <w:spacing w:val="60"/>
        </w:rPr>
        <w:t xml:space="preserve"> </w:t>
      </w:r>
      <w:r>
        <w:t>tidak</w:t>
      </w:r>
      <w:r>
        <w:rPr>
          <w:spacing w:val="1"/>
        </w:rPr>
        <w:t xml:space="preserve"> </w:t>
      </w:r>
      <w:r>
        <w:t>untuk</w:t>
      </w:r>
      <w:r>
        <w:rPr>
          <w:spacing w:val="1"/>
        </w:rPr>
        <w:t xml:space="preserve"> </w:t>
      </w:r>
      <w:r>
        <w:t>menggantikan</w:t>
      </w:r>
      <w:r>
        <w:rPr>
          <w:spacing w:val="1"/>
        </w:rPr>
        <w:t xml:space="preserve"> </w:t>
      </w:r>
      <w:r>
        <w:t>penilaian</w:t>
      </w:r>
      <w:r>
        <w:rPr>
          <w:spacing w:val="1"/>
        </w:rPr>
        <w:t xml:space="preserve"> </w:t>
      </w:r>
      <w:r>
        <w:t>mereka.</w:t>
      </w:r>
      <w:r>
        <w:rPr>
          <w:spacing w:val="1"/>
        </w:rPr>
        <w:t xml:space="preserve"> </w:t>
      </w:r>
      <w:r>
        <w:t>Adapun</w:t>
      </w:r>
      <w:r>
        <w:rPr>
          <w:spacing w:val="1"/>
        </w:rPr>
        <w:t xml:space="preserve"> </w:t>
      </w:r>
      <w:r>
        <w:t>metode</w:t>
      </w:r>
      <w:r>
        <w:rPr>
          <w:spacing w:val="1"/>
        </w:rPr>
        <w:t xml:space="preserve"> </w:t>
      </w:r>
      <w:r>
        <w:t>MOORA</w:t>
      </w:r>
      <w:r>
        <w:rPr>
          <w:spacing w:val="-57"/>
        </w:rPr>
        <w:t xml:space="preserve"> </w:t>
      </w:r>
      <w:r>
        <w:t>(Multi-Objective</w:t>
      </w:r>
      <w:r>
        <w:rPr>
          <w:spacing w:val="1"/>
        </w:rPr>
        <w:t xml:space="preserve"> </w:t>
      </w:r>
      <w:r>
        <w:t>Optimization</w:t>
      </w:r>
      <w:r>
        <w:rPr>
          <w:spacing w:val="1"/>
        </w:rPr>
        <w:t xml:space="preserve"> </w:t>
      </w:r>
      <w:r>
        <w:t>by</w:t>
      </w:r>
      <w:r>
        <w:rPr>
          <w:spacing w:val="1"/>
        </w:rPr>
        <w:t xml:space="preserve"> </w:t>
      </w:r>
      <w:r>
        <w:t>Ratio</w:t>
      </w:r>
      <w:r>
        <w:rPr>
          <w:spacing w:val="1"/>
        </w:rPr>
        <w:t xml:space="preserve"> </w:t>
      </w:r>
      <w:r>
        <w:t>Analysis)</w:t>
      </w:r>
      <w:r>
        <w:rPr>
          <w:spacing w:val="1"/>
        </w:rPr>
        <w:t xml:space="preserve"> </w:t>
      </w:r>
      <w:r>
        <w:t>adalah</w:t>
      </w:r>
      <w:r>
        <w:rPr>
          <w:spacing w:val="1"/>
        </w:rPr>
        <w:t xml:space="preserve"> </w:t>
      </w:r>
      <w:r>
        <w:t>metode</w:t>
      </w:r>
      <w:r>
        <w:rPr>
          <w:spacing w:val="1"/>
        </w:rPr>
        <w:t xml:space="preserve"> </w:t>
      </w:r>
      <w:r>
        <w:t>optimasi</w:t>
      </w:r>
      <w:r>
        <w:rPr>
          <w:spacing w:val="-57"/>
        </w:rPr>
        <w:t xml:space="preserve"> </w:t>
      </w:r>
      <w:r>
        <w:t>multi-objektif yang sangat efektif digunakan dalam pengambilan keputusan</w:t>
      </w:r>
      <w:r>
        <w:rPr>
          <w:spacing w:val="1"/>
        </w:rPr>
        <w:t xml:space="preserve"> </w:t>
      </w:r>
      <w:r>
        <w:t>yang melibatkan beberapa kriteria. Metode ini pertama kali diperkenalkan oleh</w:t>
      </w:r>
      <w:r>
        <w:rPr>
          <w:spacing w:val="-57"/>
        </w:rPr>
        <w:t xml:space="preserve"> </w:t>
      </w:r>
      <w:r>
        <w:t>Brauers</w:t>
      </w:r>
      <w:r>
        <w:rPr>
          <w:spacing w:val="1"/>
        </w:rPr>
        <w:t xml:space="preserve"> </w:t>
      </w:r>
      <w:r>
        <w:t>dan</w:t>
      </w:r>
      <w:r>
        <w:rPr>
          <w:spacing w:val="1"/>
        </w:rPr>
        <w:t xml:space="preserve"> </w:t>
      </w:r>
      <w:r>
        <w:t>Zavadskas</w:t>
      </w:r>
      <w:r>
        <w:rPr>
          <w:spacing w:val="1"/>
        </w:rPr>
        <w:t xml:space="preserve"> </w:t>
      </w:r>
      <w:r>
        <w:t>pada</w:t>
      </w:r>
      <w:r>
        <w:rPr>
          <w:spacing w:val="1"/>
        </w:rPr>
        <w:t xml:space="preserve"> </w:t>
      </w:r>
      <w:r>
        <w:t>tahun</w:t>
      </w:r>
      <w:r>
        <w:rPr>
          <w:spacing w:val="1"/>
        </w:rPr>
        <w:t xml:space="preserve"> </w:t>
      </w:r>
      <w:r>
        <w:t>2006.</w:t>
      </w:r>
    </w:p>
    <w:p w:rsidR="00B139FC" w:rsidRPr="00897289" w:rsidRDefault="00B139FC" w:rsidP="007E211C">
      <w:pPr>
        <w:pStyle w:val="Heading2"/>
        <w:numPr>
          <w:ilvl w:val="0"/>
          <w:numId w:val="6"/>
        </w:numPr>
        <w:spacing w:before="0" w:line="480" w:lineRule="auto"/>
        <w:ind w:left="851" w:right="1372" w:hanging="567"/>
        <w:rPr>
          <w:rFonts w:ascii="Times New Roman" w:hAnsi="Times New Roman" w:cs="Times New Roman"/>
          <w:color w:val="auto"/>
          <w:sz w:val="24"/>
        </w:rPr>
      </w:pPr>
      <w:bookmarkStart w:id="4" w:name="_Toc184023880"/>
      <w:bookmarkStart w:id="5" w:name="_Toc184024026"/>
      <w:bookmarkStart w:id="6" w:name="_Toc198816629"/>
      <w:r w:rsidRPr="00897289">
        <w:rPr>
          <w:rFonts w:ascii="Times New Roman" w:hAnsi="Times New Roman" w:cs="Times New Roman"/>
          <w:color w:val="auto"/>
          <w:sz w:val="24"/>
        </w:rPr>
        <w:lastRenderedPageBreak/>
        <w:t>Penelitian Terdahulu</w:t>
      </w:r>
      <w:bookmarkEnd w:id="4"/>
      <w:bookmarkEnd w:id="5"/>
      <w:bookmarkEnd w:id="6"/>
    </w:p>
    <w:p w:rsidR="00B139FC" w:rsidRDefault="00B139FC" w:rsidP="007E211C">
      <w:pPr>
        <w:pStyle w:val="BodyText"/>
        <w:tabs>
          <w:tab w:val="left" w:pos="8080"/>
        </w:tabs>
        <w:spacing w:line="480" w:lineRule="auto"/>
        <w:ind w:left="284" w:right="1372" w:firstLine="540"/>
        <w:jc w:val="both"/>
      </w:pPr>
      <w:r>
        <w:t>Pada penelitian terdahulu ini penulis akan menjelaskan mengenai teori-</w:t>
      </w:r>
      <w:r>
        <w:rPr>
          <w:spacing w:val="1"/>
        </w:rPr>
        <w:t xml:space="preserve"> </w:t>
      </w:r>
      <w:r>
        <w:t>teori</w:t>
      </w:r>
      <w:r>
        <w:rPr>
          <w:spacing w:val="1"/>
        </w:rPr>
        <w:t xml:space="preserve"> </w:t>
      </w:r>
      <w:r>
        <w:t>yang</w:t>
      </w:r>
      <w:r>
        <w:rPr>
          <w:spacing w:val="1"/>
        </w:rPr>
        <w:t xml:space="preserve"> </w:t>
      </w:r>
      <w:r>
        <w:t>di</w:t>
      </w:r>
      <w:r>
        <w:rPr>
          <w:spacing w:val="1"/>
        </w:rPr>
        <w:t xml:space="preserve"> </w:t>
      </w:r>
      <w:r>
        <w:t>gunakan</w:t>
      </w:r>
      <w:r>
        <w:rPr>
          <w:spacing w:val="1"/>
        </w:rPr>
        <w:t xml:space="preserve"> </w:t>
      </w:r>
      <w:r>
        <w:t>tentang</w:t>
      </w:r>
      <w:r>
        <w:rPr>
          <w:spacing w:val="1"/>
        </w:rPr>
        <w:t xml:space="preserve"> </w:t>
      </w:r>
      <w:r>
        <w:t>penelitian</w:t>
      </w:r>
      <w:r>
        <w:rPr>
          <w:spacing w:val="1"/>
        </w:rPr>
        <w:t xml:space="preserve"> </w:t>
      </w:r>
      <w:r>
        <w:t>ini</w:t>
      </w:r>
      <w:r>
        <w:rPr>
          <w:spacing w:val="1"/>
        </w:rPr>
        <w:t xml:space="preserve"> </w:t>
      </w:r>
      <w:r>
        <w:t>serta</w:t>
      </w:r>
      <w:r>
        <w:rPr>
          <w:spacing w:val="1"/>
        </w:rPr>
        <w:t xml:space="preserve"> </w:t>
      </w:r>
      <w:r>
        <w:t>mengangkat</w:t>
      </w:r>
      <w:r>
        <w:rPr>
          <w:spacing w:val="1"/>
        </w:rPr>
        <w:t xml:space="preserve"> </w:t>
      </w:r>
      <w:r>
        <w:t>beberapa</w:t>
      </w:r>
      <w:r>
        <w:rPr>
          <w:spacing w:val="1"/>
        </w:rPr>
        <w:t xml:space="preserve"> </w:t>
      </w:r>
      <w:r>
        <w:t>penelitian</w:t>
      </w:r>
      <w:r>
        <w:rPr>
          <w:spacing w:val="28"/>
        </w:rPr>
        <w:t xml:space="preserve"> </w:t>
      </w:r>
      <w:r>
        <w:t>sebagai</w:t>
      </w:r>
      <w:r>
        <w:rPr>
          <w:spacing w:val="29"/>
        </w:rPr>
        <w:t xml:space="preserve"> </w:t>
      </w:r>
      <w:r>
        <w:t>referensi</w:t>
      </w:r>
      <w:r>
        <w:rPr>
          <w:spacing w:val="29"/>
        </w:rPr>
        <w:t xml:space="preserve"> </w:t>
      </w:r>
      <w:r>
        <w:t>dalam</w:t>
      </w:r>
      <w:r>
        <w:rPr>
          <w:spacing w:val="28"/>
        </w:rPr>
        <w:t xml:space="preserve"> </w:t>
      </w:r>
      <w:r>
        <w:t>memperkaya</w:t>
      </w:r>
      <w:r>
        <w:rPr>
          <w:spacing w:val="29"/>
        </w:rPr>
        <w:t xml:space="preserve"> </w:t>
      </w:r>
      <w:r>
        <w:t>bahan</w:t>
      </w:r>
      <w:r>
        <w:rPr>
          <w:spacing w:val="29"/>
        </w:rPr>
        <w:t xml:space="preserve"> </w:t>
      </w:r>
      <w:r>
        <w:t>kajian</w:t>
      </w:r>
      <w:r>
        <w:rPr>
          <w:spacing w:val="28"/>
        </w:rPr>
        <w:t xml:space="preserve"> </w:t>
      </w:r>
      <w:r>
        <w:t>pada</w:t>
      </w:r>
      <w:r>
        <w:rPr>
          <w:spacing w:val="29"/>
        </w:rPr>
        <w:t xml:space="preserve"> </w:t>
      </w:r>
      <w:r>
        <w:t>penelitian. Hal ini guna memperkokoh bangunan penelitian terdahulu yang meneliti.</w:t>
      </w:r>
    </w:p>
    <w:p w:rsidR="00B139FC" w:rsidRPr="001864FA" w:rsidRDefault="001864FA" w:rsidP="001864FA">
      <w:pPr>
        <w:pStyle w:val="Caption"/>
        <w:jc w:val="center"/>
        <w:rPr>
          <w:b w:val="0"/>
          <w:color w:val="000000" w:themeColor="text1"/>
          <w:sz w:val="24"/>
          <w:szCs w:val="24"/>
        </w:rPr>
      </w:pPr>
      <w:bookmarkStart w:id="7" w:name="_Toc184025224"/>
      <w:bookmarkStart w:id="8" w:name="_Toc198819267"/>
      <w:r w:rsidRPr="001864FA">
        <w:rPr>
          <w:color w:val="000000" w:themeColor="text1"/>
          <w:sz w:val="24"/>
          <w:szCs w:val="24"/>
        </w:rPr>
        <w:t xml:space="preserve">Tabel 2. </w:t>
      </w:r>
      <w:r w:rsidRPr="001864FA">
        <w:rPr>
          <w:color w:val="000000" w:themeColor="text1"/>
          <w:sz w:val="24"/>
          <w:szCs w:val="24"/>
        </w:rPr>
        <w:fldChar w:fldCharType="begin"/>
      </w:r>
      <w:r w:rsidRPr="001864FA">
        <w:rPr>
          <w:color w:val="000000" w:themeColor="text1"/>
          <w:sz w:val="24"/>
          <w:szCs w:val="24"/>
        </w:rPr>
        <w:instrText xml:space="preserve"> SEQ Tabel_2. \* ARABIC </w:instrText>
      </w:r>
      <w:r w:rsidRPr="001864FA">
        <w:rPr>
          <w:color w:val="000000" w:themeColor="text1"/>
          <w:sz w:val="24"/>
          <w:szCs w:val="24"/>
        </w:rPr>
        <w:fldChar w:fldCharType="separate"/>
      </w:r>
      <w:r w:rsidR="003F3546">
        <w:rPr>
          <w:noProof/>
          <w:color w:val="000000" w:themeColor="text1"/>
          <w:sz w:val="24"/>
          <w:szCs w:val="24"/>
        </w:rPr>
        <w:t>1</w:t>
      </w:r>
      <w:r w:rsidRPr="001864FA">
        <w:rPr>
          <w:color w:val="000000" w:themeColor="text1"/>
          <w:sz w:val="24"/>
          <w:szCs w:val="24"/>
        </w:rPr>
        <w:fldChar w:fldCharType="end"/>
      </w:r>
      <w:r w:rsidRPr="001864FA">
        <w:rPr>
          <w:b w:val="0"/>
          <w:color w:val="000000" w:themeColor="text1"/>
          <w:sz w:val="24"/>
          <w:szCs w:val="24"/>
          <w:lang w:val="en-US"/>
        </w:rPr>
        <w:t xml:space="preserve"> </w:t>
      </w:r>
      <w:r w:rsidR="00B139FC" w:rsidRPr="001864FA">
        <w:rPr>
          <w:color w:val="000000" w:themeColor="text1"/>
          <w:sz w:val="24"/>
          <w:szCs w:val="24"/>
        </w:rPr>
        <w:t>Jurnal Pembanding</w:t>
      </w:r>
      <w:bookmarkEnd w:id="7"/>
      <w:bookmarkEnd w:id="8"/>
    </w:p>
    <w:tbl>
      <w:tblPr>
        <w:tblStyle w:val="LightShading"/>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540"/>
        <w:gridCol w:w="1800"/>
        <w:gridCol w:w="1980"/>
        <w:gridCol w:w="3330"/>
      </w:tblGrid>
      <w:tr w:rsidR="00B139FC" w:rsidTr="00B05C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rPr>
                <w:sz w:val="24"/>
                <w:szCs w:val="24"/>
              </w:rPr>
            </w:pPr>
            <w:r w:rsidRPr="004719C5">
              <w:rPr>
                <w:sz w:val="24"/>
                <w:szCs w:val="24"/>
              </w:rPr>
              <w:t>No</w:t>
            </w:r>
          </w:p>
        </w:tc>
        <w:tc>
          <w:tcPr>
            <w:tcW w:w="180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eneliti</w:t>
            </w:r>
          </w:p>
        </w:tc>
        <w:tc>
          <w:tcPr>
            <w:tcW w:w="198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Judul</w:t>
            </w:r>
          </w:p>
        </w:tc>
        <w:tc>
          <w:tcPr>
            <w:tcW w:w="333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Hasil</w:t>
            </w:r>
          </w:p>
        </w:tc>
      </w:tr>
      <w:tr w:rsidR="00B139FC" w:rsidTr="00B0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left w:val="none" w:sz="0" w:space="0" w:color="auto"/>
              <w:right w:val="none" w:sz="0" w:space="0" w:color="auto"/>
            </w:tcBorders>
            <w:shd w:val="clear" w:color="auto" w:fill="FFFFFF" w:themeFill="background1"/>
          </w:tcPr>
          <w:p w:rsidR="00B139FC" w:rsidRPr="00C22FD5" w:rsidRDefault="00B139FC" w:rsidP="00B05C13">
            <w:pPr>
              <w:spacing w:line="480" w:lineRule="auto"/>
              <w:rPr>
                <w:b w:val="0"/>
                <w:sz w:val="24"/>
                <w:szCs w:val="24"/>
              </w:rPr>
            </w:pPr>
            <w:r>
              <w:rPr>
                <w:b w:val="0"/>
                <w:sz w:val="24"/>
                <w:szCs w:val="24"/>
              </w:rPr>
              <w:t xml:space="preserve">1. </w:t>
            </w:r>
          </w:p>
        </w:tc>
        <w:tc>
          <w:tcPr>
            <w:tcW w:w="1800" w:type="dxa"/>
            <w:tcBorders>
              <w:left w:val="none" w:sz="0" w:space="0" w:color="auto"/>
              <w:right w:val="none" w:sz="0" w:space="0" w:color="auto"/>
            </w:tcBorders>
            <w:shd w:val="clear" w:color="auto" w:fill="FFFFFF" w:themeFill="background1"/>
          </w:tcPr>
          <w:p w:rsidR="00B139FC" w:rsidRPr="00C22FD5" w:rsidRDefault="00B139FC" w:rsidP="00B05C13">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rPr>
              <w:t>Fitriani,</w:t>
            </w:r>
            <w:r>
              <w:rPr>
                <w:spacing w:val="4"/>
                <w:sz w:val="24"/>
              </w:rPr>
              <w:t xml:space="preserve"> </w:t>
            </w:r>
            <w:r>
              <w:rPr>
                <w:sz w:val="24"/>
              </w:rPr>
              <w:t xml:space="preserve">Ilyas, Bayu Rianto(2019) </w:t>
            </w:r>
          </w:p>
        </w:tc>
        <w:tc>
          <w:tcPr>
            <w:tcW w:w="1980" w:type="dxa"/>
            <w:tcBorders>
              <w:left w:val="none" w:sz="0" w:space="0" w:color="auto"/>
              <w:right w:val="none" w:sz="0" w:space="0" w:color="auto"/>
            </w:tcBorders>
            <w:shd w:val="clear" w:color="auto" w:fill="FFFFFF" w:themeFill="background1"/>
          </w:tcPr>
          <w:p w:rsidR="00B139FC" w:rsidRPr="00634AE1" w:rsidRDefault="00B139FC" w:rsidP="00B05C13">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Pr>
                <w:sz w:val="24"/>
              </w:rPr>
              <w:t>Sistem pendukung keputusan pem</w:t>
            </w:r>
            <w:r w:rsidRPr="00F61698">
              <w:rPr>
                <w:sz w:val="24"/>
                <w:szCs w:val="24"/>
              </w:rPr>
              <w:t>b</w:t>
            </w:r>
            <w:r>
              <w:rPr>
                <w:sz w:val="24"/>
                <w:szCs w:val="24"/>
              </w:rPr>
              <w:t xml:space="preserve">erian </w:t>
            </w:r>
            <w:r w:rsidRPr="00F61698">
              <w:rPr>
                <w:sz w:val="24"/>
                <w:szCs w:val="24"/>
              </w:rPr>
              <w:t>b</w:t>
            </w:r>
            <w:r>
              <w:rPr>
                <w:sz w:val="24"/>
                <w:szCs w:val="24"/>
              </w:rPr>
              <w:t>antuan hi</w:t>
            </w:r>
            <w:r w:rsidRPr="00F61698">
              <w:rPr>
                <w:sz w:val="24"/>
                <w:szCs w:val="24"/>
              </w:rPr>
              <w:t>b</w:t>
            </w:r>
            <w:r>
              <w:rPr>
                <w:sz w:val="24"/>
                <w:szCs w:val="24"/>
              </w:rPr>
              <w:t>ah kepada kelompok nelayan oleh dinas kelautan dan perikanan</w:t>
            </w:r>
          </w:p>
        </w:tc>
        <w:tc>
          <w:tcPr>
            <w:tcW w:w="3330" w:type="dxa"/>
            <w:tcBorders>
              <w:left w:val="none" w:sz="0" w:space="0" w:color="auto"/>
              <w:right w:val="none" w:sz="0" w:space="0" w:color="auto"/>
            </w:tcBorders>
            <w:shd w:val="clear" w:color="auto" w:fill="FFFFFF" w:themeFill="background1"/>
          </w:tcPr>
          <w:p w:rsidR="00B139FC" w:rsidRPr="00F61698" w:rsidRDefault="00B139FC" w:rsidP="00B05C13">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rPr>
              <w:t>Berdasarkan</w:t>
            </w:r>
            <w:r>
              <w:rPr>
                <w:spacing w:val="1"/>
                <w:sz w:val="24"/>
              </w:rPr>
              <w:t xml:space="preserve"> </w:t>
            </w:r>
            <w:r>
              <w:rPr>
                <w:sz w:val="24"/>
              </w:rPr>
              <w:t>hasil</w:t>
            </w:r>
            <w:r>
              <w:rPr>
                <w:spacing w:val="1"/>
                <w:sz w:val="24"/>
              </w:rPr>
              <w:t xml:space="preserve"> </w:t>
            </w:r>
            <w:r>
              <w:rPr>
                <w:sz w:val="24"/>
              </w:rPr>
              <w:t>penelitian</w:t>
            </w:r>
            <w:r>
              <w:rPr>
                <w:spacing w:val="1"/>
                <w:sz w:val="24"/>
              </w:rPr>
              <w:t xml:space="preserve"> </w:t>
            </w:r>
            <w:r>
              <w:rPr>
                <w:sz w:val="24"/>
              </w:rPr>
              <w:t>yang</w:t>
            </w:r>
            <w:r>
              <w:rPr>
                <w:spacing w:val="1"/>
                <w:sz w:val="24"/>
              </w:rPr>
              <w:t xml:space="preserve"> </w:t>
            </w:r>
            <w:r>
              <w:rPr>
                <w:sz w:val="24"/>
              </w:rPr>
              <w:t>telah</w:t>
            </w:r>
            <w:r>
              <w:rPr>
                <w:spacing w:val="61"/>
                <w:sz w:val="24"/>
              </w:rPr>
              <w:t xml:space="preserve"> </w:t>
            </w:r>
            <w:r>
              <w:rPr>
                <w:sz w:val="24"/>
              </w:rPr>
              <w:t>dilakukan,</w:t>
            </w:r>
            <w:r>
              <w:rPr>
                <w:spacing w:val="61"/>
                <w:sz w:val="24"/>
              </w:rPr>
              <w:t xml:space="preserve"> </w:t>
            </w:r>
            <w:r>
              <w:rPr>
                <w:sz w:val="24"/>
              </w:rPr>
              <w:t>maka</w:t>
            </w:r>
            <w:r>
              <w:rPr>
                <w:spacing w:val="1"/>
                <w:sz w:val="24"/>
              </w:rPr>
              <w:t xml:space="preserve"> </w:t>
            </w:r>
            <w:r>
              <w:rPr>
                <w:sz w:val="24"/>
              </w:rPr>
              <w:t>hasil</w:t>
            </w:r>
            <w:r>
              <w:rPr>
                <w:spacing w:val="1"/>
                <w:sz w:val="24"/>
              </w:rPr>
              <w:t xml:space="preserve"> </w:t>
            </w:r>
            <w:r>
              <w:rPr>
                <w:sz w:val="24"/>
              </w:rPr>
              <w:t>seleksi</w:t>
            </w:r>
            <w:r>
              <w:rPr>
                <w:spacing w:val="1"/>
                <w:sz w:val="24"/>
              </w:rPr>
              <w:t xml:space="preserve"> </w:t>
            </w:r>
            <w:r>
              <w:rPr>
                <w:sz w:val="24"/>
              </w:rPr>
              <w:t>calon</w:t>
            </w:r>
            <w:r>
              <w:rPr>
                <w:spacing w:val="1"/>
                <w:sz w:val="24"/>
              </w:rPr>
              <w:t xml:space="preserve"> </w:t>
            </w:r>
            <w:r>
              <w:rPr>
                <w:sz w:val="24"/>
              </w:rPr>
              <w:t>penerima</w:t>
            </w:r>
            <w:r>
              <w:rPr>
                <w:spacing w:val="1"/>
                <w:sz w:val="24"/>
              </w:rPr>
              <w:t xml:space="preserve"> </w:t>
            </w:r>
            <w:r>
              <w:rPr>
                <w:sz w:val="24"/>
              </w:rPr>
              <w:t>bantuan</w:t>
            </w:r>
            <w:r>
              <w:rPr>
                <w:spacing w:val="1"/>
                <w:sz w:val="24"/>
              </w:rPr>
              <w:t xml:space="preserve"> </w:t>
            </w:r>
            <w:r>
              <w:rPr>
                <w:sz w:val="24"/>
              </w:rPr>
              <w:t>hibah</w:t>
            </w:r>
            <w:r>
              <w:rPr>
                <w:spacing w:val="1"/>
                <w:sz w:val="24"/>
              </w:rPr>
              <w:t xml:space="preserve"> </w:t>
            </w:r>
            <w:r>
              <w:rPr>
                <w:sz w:val="24"/>
              </w:rPr>
              <w:t>dalam</w:t>
            </w:r>
            <w:r>
              <w:rPr>
                <w:spacing w:val="1"/>
                <w:sz w:val="24"/>
              </w:rPr>
              <w:t xml:space="preserve"> </w:t>
            </w:r>
            <w:r>
              <w:rPr>
                <w:sz w:val="24"/>
              </w:rPr>
              <w:t>program</w:t>
            </w:r>
            <w:r>
              <w:rPr>
                <w:spacing w:val="1"/>
                <w:sz w:val="24"/>
              </w:rPr>
              <w:t xml:space="preserve"> </w:t>
            </w:r>
            <w:r>
              <w:rPr>
                <w:sz w:val="24"/>
              </w:rPr>
              <w:t>dinas</w:t>
            </w:r>
            <w:r>
              <w:rPr>
                <w:spacing w:val="1"/>
                <w:sz w:val="24"/>
              </w:rPr>
              <w:t xml:space="preserve"> </w:t>
            </w:r>
            <w:r>
              <w:rPr>
                <w:sz w:val="24"/>
              </w:rPr>
              <w:t>Kelautan</w:t>
            </w:r>
            <w:r>
              <w:rPr>
                <w:spacing w:val="1"/>
                <w:sz w:val="24"/>
              </w:rPr>
              <w:t xml:space="preserve"> </w:t>
            </w:r>
            <w:r>
              <w:rPr>
                <w:sz w:val="24"/>
              </w:rPr>
              <w:t>Dan</w:t>
            </w:r>
            <w:r>
              <w:rPr>
                <w:spacing w:val="1"/>
                <w:sz w:val="24"/>
              </w:rPr>
              <w:t xml:space="preserve"> </w:t>
            </w:r>
            <w:r>
              <w:rPr>
                <w:sz w:val="24"/>
              </w:rPr>
              <w:t>Perikanan</w:t>
            </w:r>
            <w:r>
              <w:rPr>
                <w:spacing w:val="1"/>
                <w:sz w:val="24"/>
              </w:rPr>
              <w:t xml:space="preserve"> </w:t>
            </w:r>
            <w:r>
              <w:rPr>
                <w:sz w:val="24"/>
              </w:rPr>
              <w:t>Kabupaten</w:t>
            </w:r>
            <w:r>
              <w:rPr>
                <w:spacing w:val="1"/>
                <w:sz w:val="24"/>
              </w:rPr>
              <w:t xml:space="preserve"> </w:t>
            </w:r>
            <w:r>
              <w:rPr>
                <w:sz w:val="24"/>
              </w:rPr>
              <w:t>Indragiri</w:t>
            </w:r>
            <w:r>
              <w:rPr>
                <w:spacing w:val="61"/>
                <w:sz w:val="24"/>
              </w:rPr>
              <w:t xml:space="preserve"> </w:t>
            </w:r>
            <w:r>
              <w:rPr>
                <w:sz w:val="24"/>
              </w:rPr>
              <w:t>Hilir</w:t>
            </w:r>
            <w:r>
              <w:rPr>
                <w:spacing w:val="1"/>
                <w:sz w:val="24"/>
              </w:rPr>
              <w:t xml:space="preserve"> </w:t>
            </w:r>
            <w:r>
              <w:rPr>
                <w:sz w:val="24"/>
              </w:rPr>
              <w:t>dengan</w:t>
            </w:r>
            <w:r>
              <w:rPr>
                <w:spacing w:val="1"/>
                <w:sz w:val="24"/>
              </w:rPr>
              <w:t xml:space="preserve"> </w:t>
            </w:r>
            <w:r>
              <w:rPr>
                <w:sz w:val="24"/>
              </w:rPr>
              <w:t>menggunakan</w:t>
            </w:r>
            <w:r>
              <w:rPr>
                <w:spacing w:val="1"/>
                <w:sz w:val="24"/>
              </w:rPr>
              <w:t xml:space="preserve"> </w:t>
            </w:r>
            <w:r>
              <w:rPr>
                <w:sz w:val="24"/>
              </w:rPr>
              <w:t>metode</w:t>
            </w:r>
            <w:r>
              <w:rPr>
                <w:spacing w:val="-57"/>
                <w:sz w:val="24"/>
              </w:rPr>
              <w:t xml:space="preserve"> </w:t>
            </w:r>
            <w:r>
              <w:rPr>
                <w:i/>
                <w:sz w:val="24"/>
              </w:rPr>
              <w:t>Simple</w:t>
            </w:r>
            <w:r>
              <w:rPr>
                <w:i/>
                <w:spacing w:val="1"/>
                <w:sz w:val="24"/>
              </w:rPr>
              <w:t xml:space="preserve"> </w:t>
            </w:r>
            <w:r>
              <w:rPr>
                <w:i/>
                <w:sz w:val="24"/>
              </w:rPr>
              <w:t>Additive</w:t>
            </w:r>
            <w:r>
              <w:rPr>
                <w:i/>
                <w:spacing w:val="1"/>
                <w:sz w:val="24"/>
              </w:rPr>
              <w:t xml:space="preserve"> </w:t>
            </w:r>
            <w:r>
              <w:rPr>
                <w:i/>
                <w:sz w:val="24"/>
              </w:rPr>
              <w:t>Weighting</w:t>
            </w:r>
            <w:r>
              <w:rPr>
                <w:i/>
                <w:spacing w:val="1"/>
                <w:sz w:val="24"/>
              </w:rPr>
              <w:t xml:space="preserve"> </w:t>
            </w:r>
            <w:r>
              <w:rPr>
                <w:sz w:val="24"/>
              </w:rPr>
              <w:t>(SAW)</w:t>
            </w:r>
            <w:r w:rsidR="000A743E">
              <w:rPr>
                <w:sz w:val="24"/>
              </w:rPr>
              <w:fldChar w:fldCharType="begin" w:fldLock="1"/>
            </w:r>
            <w:r w:rsidR="000A743E">
              <w:rPr>
                <w:sz w:val="24"/>
              </w:rPr>
              <w:instrText>ADDIN CSL_CITATION {"citationItems":[{"id":"ITEM-1","itemData":{"DOI":"10.30998/jrami.v2i01.925","abstract":"Pesatnya kemajuan teknologi yang semakin canggih pada saat ini akan mendorong manusia untuk mencari kemudahan dan membantu dalam mendapatkan suatu informasi yang cepat, tepat dan akurat. Adapun tujuan penelitian ini untuk merancang dan mengimplementasikan serta mendaptkan laporan yang efisien dan akurat sehingga dengan adanya sistem laporan sistem pendukung keputusan tidak memungkinkan terjadinya duplikasi data dan kesalahan input. Metodologi penelitian yang digunakan dalam sistem pengolahan data yaitu teknik pengumpulan data seperti observasi, studi dokumentasi, serta melakukan penelitian kepustakaan yang relevan dengan masalah sistem pendukung keputusan pengolahan data  karyawan sebelumnya. Metode pengembangan sistem yang digunakan adalah metode AHP (Analytical Hierarchy Process).Hasil penelitian yang dibuat oleh peneliti ini sangat membantu untuk memberikan kelancaran dalam pengolahan sistem pendukung keputusan Pemilihan Karyawan Terbaik  Di PT NGK Busi Indonesia. Kata Kunci: Pemilihan karyawan terbaik, AHP (Analytical Hierarchy Process), Sistem pendukung keputusan","author":[{"dropping-particle":"","family":"Pambudi","given":"Windu Imam","non-dropping-particle":"","parse-names":false,"suffix":""},{"dropping-particle":"","family":"Izzatillah","given":"Millati","non-dropping-particle":"","parse-names":false,"suffix":""},{"dropping-particle":"","family":"Solikhin","given":"Solikhin","non-dropping-particle":"","parse-names":false,"suffix":""}],"container-title":"Jurnal Riset dan Aplikasi Mahasiswa Informatika (JRAMI)","id":"ITEM-1","issue":"01","issued":{"date-parts":[["2021"]]},"page":"113-120","title":"Sistem Pendukung Keputusan Pemilihan Karyawan Terbaik Menggunakan Metode AHP PT NGK Busi Indonesia","type":"article-journal","volume":"2"},"uris":["http://www.mendeley.com/documents/?uuid=f4836e8e-ca4d-4f95-a628-fcb95b273905"]}],"mendeley":{"formattedCitation":"[6]","plainTextFormattedCitation":"[6]","previouslyFormattedCitation":"[6]"},"properties":{"noteIndex":0},"schema":"https://github.com/citation-style-language/schema/raw/master/csl-citation.json"}</w:instrText>
            </w:r>
            <w:r w:rsidR="000A743E">
              <w:rPr>
                <w:sz w:val="24"/>
              </w:rPr>
              <w:fldChar w:fldCharType="separate"/>
            </w:r>
            <w:r w:rsidR="000A743E" w:rsidRPr="000A743E">
              <w:rPr>
                <w:noProof/>
                <w:sz w:val="24"/>
              </w:rPr>
              <w:t>[6]</w:t>
            </w:r>
            <w:r w:rsidR="000A743E">
              <w:rPr>
                <w:sz w:val="24"/>
              </w:rPr>
              <w:fldChar w:fldCharType="end"/>
            </w:r>
            <w:r>
              <w:rPr>
                <w:sz w:val="24"/>
              </w:rPr>
              <w:t>.</w:t>
            </w:r>
          </w:p>
        </w:tc>
      </w:tr>
      <w:tr w:rsidR="00B139FC" w:rsidTr="00B05C13">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B139FC" w:rsidRPr="00C22FD5" w:rsidRDefault="00B139FC" w:rsidP="00B05C13">
            <w:pPr>
              <w:spacing w:line="480" w:lineRule="auto"/>
              <w:rPr>
                <w:b w:val="0"/>
                <w:sz w:val="24"/>
                <w:szCs w:val="24"/>
              </w:rPr>
            </w:pPr>
            <w:r>
              <w:rPr>
                <w:b w:val="0"/>
                <w:sz w:val="24"/>
                <w:szCs w:val="24"/>
              </w:rPr>
              <w:t xml:space="preserve">2. </w:t>
            </w:r>
          </w:p>
        </w:tc>
        <w:tc>
          <w:tcPr>
            <w:tcW w:w="1800" w:type="dxa"/>
            <w:shd w:val="clear" w:color="auto" w:fill="FFFFFF" w:themeFill="background1"/>
          </w:tcPr>
          <w:p w:rsidR="00B139FC" w:rsidRPr="00C22FD5" w:rsidRDefault="00B139FC" w:rsidP="00B05C13">
            <w:pPr>
              <w:spacing w:line="480" w:lineRule="auto"/>
              <w:outlineLvl w:val="1"/>
              <w:cnfStyle w:val="000000000000" w:firstRow="0" w:lastRow="0" w:firstColumn="0" w:lastColumn="0" w:oddVBand="0" w:evenVBand="0" w:oddHBand="0" w:evenHBand="0" w:firstRowFirstColumn="0" w:firstRowLastColumn="0" w:lastRowFirstColumn="0" w:lastRowLastColumn="0"/>
              <w:rPr>
                <w:bCs/>
                <w:sz w:val="24"/>
                <w:szCs w:val="24"/>
              </w:rPr>
            </w:pPr>
            <w:bookmarkStart w:id="9" w:name="_Toc184023881"/>
            <w:bookmarkStart w:id="10" w:name="_Toc184024027"/>
            <w:bookmarkStart w:id="11" w:name="_Toc184504209"/>
            <w:bookmarkStart w:id="12" w:name="_Toc198558644"/>
            <w:bookmarkStart w:id="13" w:name="_Toc198816386"/>
            <w:bookmarkStart w:id="14" w:name="_Toc198816630"/>
            <w:r>
              <w:rPr>
                <w:sz w:val="24"/>
              </w:rPr>
              <w:t>Herman</w:t>
            </w:r>
            <w:r>
              <w:rPr>
                <w:spacing w:val="1"/>
                <w:sz w:val="24"/>
              </w:rPr>
              <w:t xml:space="preserve"> </w:t>
            </w:r>
            <w:r>
              <w:rPr>
                <w:sz w:val="24"/>
              </w:rPr>
              <w:t>Syahputra,</w:t>
            </w:r>
            <w:r>
              <w:rPr>
                <w:spacing w:val="-58"/>
                <w:sz w:val="24"/>
              </w:rPr>
              <w:t xml:space="preserve"> </w:t>
            </w:r>
            <w:r>
              <w:rPr>
                <w:sz w:val="24"/>
              </w:rPr>
              <w:t>Samsudin (2021)</w:t>
            </w:r>
            <w:bookmarkEnd w:id="9"/>
            <w:bookmarkEnd w:id="10"/>
            <w:bookmarkEnd w:id="11"/>
            <w:bookmarkEnd w:id="12"/>
            <w:bookmarkEnd w:id="13"/>
            <w:bookmarkEnd w:id="14"/>
          </w:p>
        </w:tc>
        <w:tc>
          <w:tcPr>
            <w:tcW w:w="1980" w:type="dxa"/>
            <w:shd w:val="clear" w:color="auto" w:fill="FFFFFF" w:themeFill="background1"/>
          </w:tcPr>
          <w:p w:rsidR="00B139FC" w:rsidRPr="00634AE1" w:rsidRDefault="00B139FC" w:rsidP="00B05C13">
            <w:pPr>
              <w:pStyle w:val="TableParagraph"/>
              <w:tabs>
                <w:tab w:val="left" w:pos="1677"/>
              </w:tabs>
              <w:spacing w:line="360" w:lineRule="auto"/>
              <w:ind w:left="0" w:right="93"/>
              <w:jc w:val="both"/>
              <w:cnfStyle w:val="000000000000" w:firstRow="0" w:lastRow="0" w:firstColumn="0" w:lastColumn="0" w:oddVBand="0" w:evenVBand="0" w:oddHBand="0" w:evenHBand="0" w:firstRowFirstColumn="0" w:firstRowLastColumn="0" w:lastRowFirstColumn="0" w:lastRowLastColumn="0"/>
              <w:rPr>
                <w:sz w:val="24"/>
              </w:rPr>
            </w:pPr>
            <w:r>
              <w:rPr>
                <w:sz w:val="24"/>
              </w:rPr>
              <w:t>Sistem</w:t>
            </w:r>
            <w:r>
              <w:rPr>
                <w:spacing w:val="1"/>
                <w:sz w:val="24"/>
              </w:rPr>
              <w:t xml:space="preserve"> </w:t>
            </w:r>
            <w:r>
              <w:rPr>
                <w:sz w:val="24"/>
              </w:rPr>
              <w:t>pendukung</w:t>
            </w:r>
            <w:r>
              <w:rPr>
                <w:spacing w:val="-57"/>
                <w:sz w:val="24"/>
              </w:rPr>
              <w:t xml:space="preserve"> </w:t>
            </w:r>
            <w:r>
              <w:rPr>
                <w:sz w:val="24"/>
              </w:rPr>
              <w:t>keputusan</w:t>
            </w:r>
            <w:r>
              <w:rPr>
                <w:spacing w:val="1"/>
                <w:sz w:val="24"/>
              </w:rPr>
              <w:t xml:space="preserve"> </w:t>
            </w:r>
            <w:r>
              <w:rPr>
                <w:sz w:val="24"/>
              </w:rPr>
              <w:t>untuk</w:t>
            </w:r>
            <w:r>
              <w:rPr>
                <w:spacing w:val="1"/>
                <w:sz w:val="24"/>
              </w:rPr>
              <w:t xml:space="preserve"> </w:t>
            </w:r>
            <w:r>
              <w:rPr>
                <w:sz w:val="24"/>
              </w:rPr>
              <w:t>menentukan penerimaan</w:t>
            </w:r>
            <w:r>
              <w:rPr>
                <w:spacing w:val="1"/>
                <w:sz w:val="24"/>
              </w:rPr>
              <w:t xml:space="preserve"> </w:t>
            </w:r>
            <w:r>
              <w:rPr>
                <w:sz w:val="24"/>
              </w:rPr>
              <w:t xml:space="preserve">beasiswa </w:t>
            </w:r>
            <w:r>
              <w:rPr>
                <w:spacing w:val="-1"/>
                <w:sz w:val="24"/>
              </w:rPr>
              <w:t>tidak</w:t>
            </w:r>
            <w:r>
              <w:rPr>
                <w:sz w:val="24"/>
              </w:rPr>
              <w:t xml:space="preserve"> mampu      </w:t>
            </w:r>
            <w:r>
              <w:rPr>
                <w:spacing w:val="44"/>
                <w:sz w:val="24"/>
              </w:rPr>
              <w:t xml:space="preserve"> </w:t>
            </w:r>
            <w:r>
              <w:rPr>
                <w:sz w:val="24"/>
              </w:rPr>
              <w:t xml:space="preserve">program studi </w:t>
            </w:r>
            <w:r w:rsidRPr="00634AE1">
              <w:rPr>
                <w:spacing w:val="-1"/>
                <w:sz w:val="24"/>
              </w:rPr>
              <w:t>sistem</w:t>
            </w:r>
            <w:r w:rsidRPr="00634AE1">
              <w:rPr>
                <w:spacing w:val="-58"/>
                <w:sz w:val="24"/>
              </w:rPr>
              <w:t xml:space="preserve"> </w:t>
            </w:r>
            <w:r w:rsidRPr="00634AE1">
              <w:rPr>
                <w:sz w:val="24"/>
              </w:rPr>
              <w:t xml:space="preserve">informasi </w:t>
            </w:r>
            <w:r>
              <w:rPr>
                <w:sz w:val="24"/>
              </w:rPr>
              <w:t>unisi.</w:t>
            </w:r>
          </w:p>
        </w:tc>
        <w:tc>
          <w:tcPr>
            <w:tcW w:w="3330" w:type="dxa"/>
            <w:shd w:val="clear" w:color="auto" w:fill="FFFFFF" w:themeFill="background1"/>
          </w:tcPr>
          <w:p w:rsidR="00B139FC" w:rsidRPr="00F61698" w:rsidRDefault="00B139FC" w:rsidP="00B05C13">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rPr>
              <w:t>Dengan diterapkannya sistem</w:t>
            </w:r>
            <w:r>
              <w:rPr>
                <w:spacing w:val="-57"/>
                <w:sz w:val="24"/>
              </w:rPr>
              <w:t xml:space="preserve"> </w:t>
            </w:r>
            <w:r>
              <w:rPr>
                <w:sz w:val="24"/>
              </w:rPr>
              <w:t xml:space="preserve">pengambilan </w:t>
            </w:r>
            <w:r>
              <w:rPr>
                <w:spacing w:val="-1"/>
                <w:sz w:val="24"/>
              </w:rPr>
              <w:t>keputusan</w:t>
            </w:r>
            <w:r>
              <w:rPr>
                <w:spacing w:val="-58"/>
                <w:sz w:val="24"/>
              </w:rPr>
              <w:t xml:space="preserve"> </w:t>
            </w:r>
            <w:r>
              <w:rPr>
                <w:sz w:val="24"/>
              </w:rPr>
              <w:t xml:space="preserve">berbasis </w:t>
            </w:r>
            <w:r>
              <w:rPr>
                <w:spacing w:val="-1"/>
                <w:sz w:val="24"/>
              </w:rPr>
              <w:t>komputerisasi</w:t>
            </w:r>
            <w:r>
              <w:rPr>
                <w:spacing w:val="-58"/>
                <w:sz w:val="24"/>
              </w:rPr>
              <w:t xml:space="preserve"> </w:t>
            </w:r>
            <w:r>
              <w:rPr>
                <w:sz w:val="24"/>
              </w:rPr>
              <w:t>memberikan kemudahan bagi</w:t>
            </w:r>
            <w:r>
              <w:rPr>
                <w:spacing w:val="-57"/>
                <w:sz w:val="24"/>
              </w:rPr>
              <w:t xml:space="preserve"> </w:t>
            </w:r>
            <w:r>
              <w:rPr>
                <w:sz w:val="24"/>
              </w:rPr>
              <w:t>prodi</w:t>
            </w:r>
            <w:r>
              <w:rPr>
                <w:spacing w:val="18"/>
                <w:sz w:val="24"/>
              </w:rPr>
              <w:t xml:space="preserve"> </w:t>
            </w:r>
            <w:r>
              <w:rPr>
                <w:sz w:val="24"/>
              </w:rPr>
              <w:t>SI</w:t>
            </w:r>
            <w:r w:rsidR="000A743E">
              <w:rPr>
                <w:sz w:val="24"/>
              </w:rPr>
              <w:fldChar w:fldCharType="begin" w:fldLock="1"/>
            </w:r>
            <w:r w:rsidR="008D08F8">
              <w:rPr>
                <w:sz w:val="24"/>
              </w:rPr>
              <w:instrText>ADDIN CSL_CITATION {"citationItems":[{"id":"ITEM-1","itemData":{"DOI":"10.51998/jsi.v10i2.419","ISSN":"2089-8711","abstract":"Intisari— Dalam Penilaian Karyawan Terbaik pada PT. Berkah Jaya Motor, ada beberapa faktor yang menjadi penilaian dan berdasarkan penilaian kinerja karyawan diperusahaan. Penilaian karyawan di PT. Berkah Jaya Motor masih mengalami kendala karena masih menggunakan sistem Penilaian dengan cara Perundingan. Demi efisiensi kerja maka pengambilan keputusan yang tepat sangat diperlukan. Dengan tujuan untuk membangun dan memberikan alternatif. Untuk Penilaian karyawan terbaik dengan menggunakan metode Simple Additive Weighting (SAW). dimana ada beberapa kriteria yang masing-masing memiliki bobot penilaian sehingga memberikan hasil penilaian karyawan yang akurat terhadap setiap kinerja karyawan terbaik. Hasil akhir diperoleh dari proses perhitungan, yaitu penjumlahan dari matriks ternormalisasi dengan bobot per kriteria yang menunjukan rangking pemilihan karyawan terbaik dari pertama hingga yang terakhir dari kriteria. Dari penilaian tersebutlah menjadi alternatif yang kemudian mendapat Karyawan Terbaik. Kata Kunci— Sistem Pendukung Keputusan, Karyawan Terbaik, Simple Additive Weighting Referensi : [1]  A. G. Anto, H. Mustafidah, and A. Suyadi, “Sistem Pendukung Keputusan Penilaian Kinerja Karyawan Menggunakan Metode SAW (Simple Additive Weighting) di Universitas Muhammadiyah Purwokerto,” JUITA, vol. 4, pp. 193–200, 2015, Accessed: Jun. 18, 2021.[Online]. Available: http://www.jurnalnasional.ump.ac.id/index.php/JUITA/article/view/876 [2]  A. T. Widiyanto and Y. Erliani, “Sistem Pendukung Keputusan Dalam Menentukan Karyawan Terbaik Pada PTt. Tembaga Mulia Semanan Dengan Metode Topsis,” 2016. [3]  I. Pratama, Sistem Informasi dan Implementasinya. 2019. [4]  D. I. Sabanayo, “Sistem Pendukung Keputusan Pemilihan Karyawan Terbaik Menggunakan Metode SAW Pada PT. Berkah Cahaya Muria Kudus,” 2015. [5]  T. Syahputra, M. Yetri, and S. D. Armaya, “Sistem Pengambilan Keputusan Dalam Menentukan Kualitas Pemasukan Pangan Segar Metode Smart,” JURTEKSI, vol. 04, no. 01, 2017, Accessed: Jun. 18, 2021. [Online]. Available: https://jurnal.stmikroyal.ac.id/index.php/jurteksi/article/view/19/18 [6]  I. Fahmi, Teori dan Teknik Pengambilan Keputusan Kualitatif dan Kuantitatif . 2016. [7]  S. Mallu, “Sistem Pendukung Keputusan Penentuan Karyawan Kontrak Menjadi Karyawan Tetap Menggunakan Metode TOPSIS,” JITTER, vol. 01, no. 02, 2015, Accessed: Jun. 18, 2021. [Online]. Available: http://journal.widyatama.ac.id/index.php/jitter/article/view/53 . 2021 [8] K. Safitri, F. Tinus Waruwu, and…","author":[{"dropping-particle":"","family":"Zumarniansyah","given":"Ainun","non-dropping-particle":"","parse-names":false,"suffix":""},{"dropping-particle":"","family":"Ardianto","given":"Rian","non-dropping-particle":"","parse-names":false,"suffix":""},{"dropping-particle":"","family":"Alkhalifi","given":"Yuris","non-dropping-particle":"","parse-names":false,"suffix":""},{"dropping-particle":"","family":"Nur Azizah","given":"Qudsiah","non-dropping-particle":"","parse-names":false,"suffix":""}],"container-title":"Jurnal Sistem Informasi","id":"ITEM-1","issue":"2","issued":{"date-parts":[["2021"]]},"page":"75-81","title":"Penerapan Sistem Pendukung Keputusan Penilaian Karyawan Terbaik Dengan Metode Simple Additive Weighting","type":"article-journal","volume":"10"},"uris":["http://www.mendeley.com/documents/?uuid=35b33ee0-a9a6-4dbc-829c-b639fcef3342"]}],"mendeley":{"formattedCitation":"[7]","plainTextFormattedCitation":"[7]","previouslyFormattedCitation":"[7]"},"properties":{"noteIndex":0},"schema":"https://github.com/citation-style-language/schema/raw/master/csl-citation.json"}</w:instrText>
            </w:r>
            <w:r w:rsidR="000A743E">
              <w:rPr>
                <w:sz w:val="24"/>
              </w:rPr>
              <w:fldChar w:fldCharType="separate"/>
            </w:r>
            <w:r w:rsidR="000A743E" w:rsidRPr="000A743E">
              <w:rPr>
                <w:noProof/>
                <w:sz w:val="24"/>
              </w:rPr>
              <w:t>[7]</w:t>
            </w:r>
            <w:r w:rsidR="000A743E">
              <w:rPr>
                <w:sz w:val="24"/>
              </w:rPr>
              <w:fldChar w:fldCharType="end"/>
            </w:r>
            <w:r>
              <w:rPr>
                <w:sz w:val="24"/>
              </w:rPr>
              <w:t>.</w:t>
            </w:r>
          </w:p>
        </w:tc>
      </w:tr>
    </w:tbl>
    <w:p w:rsidR="00B139FC" w:rsidRDefault="00B139FC" w:rsidP="00DF522C">
      <w:pPr>
        <w:pStyle w:val="Caption"/>
        <w:spacing w:before="240" w:after="0"/>
        <w:jc w:val="center"/>
      </w:pPr>
      <w:bookmarkStart w:id="15" w:name="_Toc184025226"/>
      <w:r w:rsidRPr="00897289">
        <w:rPr>
          <w:color w:val="auto"/>
          <w:sz w:val="24"/>
        </w:rPr>
        <w:lastRenderedPageBreak/>
        <w:t xml:space="preserve">Tabel 2. </w:t>
      </w:r>
      <w:r>
        <w:rPr>
          <w:color w:val="auto"/>
          <w:sz w:val="24"/>
        </w:rPr>
        <w:t>1</w:t>
      </w:r>
      <w:r w:rsidRPr="00897289">
        <w:rPr>
          <w:color w:val="auto"/>
          <w:sz w:val="24"/>
        </w:rPr>
        <w:t xml:space="preserve"> Jurnal Pembanding (Lanjutan)</w:t>
      </w:r>
      <w:bookmarkEnd w:id="15"/>
      <w:r w:rsidRPr="00897289">
        <w:rPr>
          <w:color w:val="auto"/>
          <w:sz w:val="24"/>
        </w:rPr>
        <w:br w:type="textWrapping" w:clear="all"/>
      </w:r>
    </w:p>
    <w:tbl>
      <w:tblPr>
        <w:tblStyle w:val="LightShading"/>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540"/>
        <w:gridCol w:w="1800"/>
        <w:gridCol w:w="2070"/>
        <w:gridCol w:w="3240"/>
      </w:tblGrid>
      <w:tr w:rsidR="00B139FC" w:rsidTr="00B05C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rPr>
                <w:sz w:val="24"/>
                <w:szCs w:val="24"/>
              </w:rPr>
            </w:pPr>
            <w:r w:rsidRPr="004719C5">
              <w:rPr>
                <w:sz w:val="24"/>
                <w:szCs w:val="24"/>
              </w:rPr>
              <w:t>No</w:t>
            </w:r>
          </w:p>
        </w:tc>
        <w:tc>
          <w:tcPr>
            <w:tcW w:w="180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eneliti</w:t>
            </w:r>
          </w:p>
        </w:tc>
        <w:tc>
          <w:tcPr>
            <w:tcW w:w="207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Judul</w:t>
            </w:r>
          </w:p>
        </w:tc>
        <w:tc>
          <w:tcPr>
            <w:tcW w:w="324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Hasil</w:t>
            </w:r>
          </w:p>
        </w:tc>
      </w:tr>
      <w:tr w:rsidR="00B139FC" w:rsidTr="00B0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left w:val="none" w:sz="0" w:space="0" w:color="auto"/>
              <w:right w:val="none" w:sz="0" w:space="0" w:color="auto"/>
            </w:tcBorders>
            <w:shd w:val="clear" w:color="auto" w:fill="FFFFFF" w:themeFill="background1"/>
          </w:tcPr>
          <w:p w:rsidR="00B139FC" w:rsidRPr="00C22FD5" w:rsidRDefault="00B139FC" w:rsidP="00B05C13">
            <w:pPr>
              <w:spacing w:line="480" w:lineRule="auto"/>
              <w:rPr>
                <w:b w:val="0"/>
                <w:sz w:val="24"/>
                <w:szCs w:val="24"/>
              </w:rPr>
            </w:pPr>
            <w:r>
              <w:rPr>
                <w:b w:val="0"/>
                <w:sz w:val="24"/>
                <w:szCs w:val="24"/>
              </w:rPr>
              <w:t xml:space="preserve">3. </w:t>
            </w:r>
          </w:p>
        </w:tc>
        <w:tc>
          <w:tcPr>
            <w:tcW w:w="1800" w:type="dxa"/>
            <w:tcBorders>
              <w:left w:val="none" w:sz="0" w:space="0" w:color="auto"/>
              <w:right w:val="none" w:sz="0" w:space="0" w:color="auto"/>
            </w:tcBorders>
            <w:shd w:val="clear" w:color="auto" w:fill="FFFFFF" w:themeFill="background1"/>
          </w:tcPr>
          <w:p w:rsidR="00B139FC" w:rsidRPr="00C22FD5" w:rsidRDefault="000903D4" w:rsidP="00B05C13">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0903D4">
              <w:rPr>
                <w:sz w:val="24"/>
              </w:rPr>
              <w:t>Ridw</w:t>
            </w:r>
            <w:r>
              <w:rPr>
                <w:sz w:val="24"/>
              </w:rPr>
              <w:t>an Putra Mugiadi, Oman Rusmana (2021)</w:t>
            </w:r>
          </w:p>
        </w:tc>
        <w:tc>
          <w:tcPr>
            <w:tcW w:w="2070" w:type="dxa"/>
            <w:tcBorders>
              <w:left w:val="none" w:sz="0" w:space="0" w:color="auto"/>
              <w:right w:val="none" w:sz="0" w:space="0" w:color="auto"/>
            </w:tcBorders>
            <w:shd w:val="clear" w:color="auto" w:fill="FFFFFF" w:themeFill="background1"/>
          </w:tcPr>
          <w:p w:rsidR="000903D4" w:rsidRPr="000903D4" w:rsidRDefault="000903D4" w:rsidP="000903D4">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Bibliometrik Analisis: </w:t>
            </w:r>
            <w:r w:rsidRPr="000903D4">
              <w:rPr>
                <w:sz w:val="24"/>
                <w:szCs w:val="24"/>
              </w:rPr>
              <w:t>Dinamika dan Tren Penelitian Pada</w:t>
            </w:r>
          </w:p>
          <w:p w:rsidR="00B139FC" w:rsidRPr="00634AE1" w:rsidRDefault="000903D4" w:rsidP="000903D4">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sidRPr="000903D4">
              <w:rPr>
                <w:sz w:val="24"/>
                <w:szCs w:val="24"/>
              </w:rPr>
              <w:t>Penelitian tentang Koperasi</w:t>
            </w:r>
          </w:p>
        </w:tc>
        <w:tc>
          <w:tcPr>
            <w:tcW w:w="3240" w:type="dxa"/>
            <w:tcBorders>
              <w:left w:val="none" w:sz="0" w:space="0" w:color="auto"/>
              <w:right w:val="none" w:sz="0" w:space="0" w:color="auto"/>
            </w:tcBorders>
            <w:shd w:val="clear" w:color="auto" w:fill="FFFFFF" w:themeFill="background1"/>
          </w:tcPr>
          <w:p w:rsidR="00B139FC" w:rsidRPr="000903D4" w:rsidRDefault="000903D4" w:rsidP="000903D4">
            <w:pPr>
              <w:spacing w:line="480" w:lineRule="auto"/>
              <w:jc w:val="both"/>
              <w:cnfStyle w:val="000000100000" w:firstRow="0" w:lastRow="0" w:firstColumn="0" w:lastColumn="0" w:oddVBand="0" w:evenVBand="0" w:oddHBand="1" w:evenHBand="0" w:firstRowFirstColumn="0" w:firstRowLastColumn="0" w:lastRowFirstColumn="0" w:lastRowLastColumn="0"/>
              <w:rPr>
                <w:sz w:val="24"/>
              </w:rPr>
            </w:pPr>
            <w:r w:rsidRPr="000903D4">
              <w:rPr>
                <w:sz w:val="24"/>
              </w:rPr>
              <w:t>Analisis bibliometrik memberikan gambaran k</w:t>
            </w:r>
            <w:r>
              <w:rPr>
                <w:sz w:val="24"/>
              </w:rPr>
              <w:t xml:space="preserve">uantitatif tentang dinamika dan </w:t>
            </w:r>
            <w:r w:rsidRPr="000903D4">
              <w:rPr>
                <w:sz w:val="24"/>
              </w:rPr>
              <w:t>perkembangan suatu bidang penelitian, serta membantu dalam m</w:t>
            </w:r>
            <w:r>
              <w:rPr>
                <w:sz w:val="24"/>
              </w:rPr>
              <w:t xml:space="preserve">engidentifikasi tren, pola, dan </w:t>
            </w:r>
            <w:r w:rsidRPr="000903D4">
              <w:rPr>
                <w:sz w:val="24"/>
              </w:rPr>
              <w:t>karakteristik utama dari publikasi ilmiah</w:t>
            </w:r>
            <w:r w:rsidR="008D08F8">
              <w:rPr>
                <w:sz w:val="24"/>
              </w:rPr>
              <w:fldChar w:fldCharType="begin" w:fldLock="1"/>
            </w:r>
            <w:r w:rsidR="008D08F8">
              <w:rPr>
                <w:sz w:val="24"/>
              </w:rPr>
              <w:instrText>ADDIN CSL_CITATION {"citationItems":[{"id":"ITEM-1","itemData":{"author":[{"dropping-particle":"","family":"Ekonomi","given":"Fakultas","non-dropping-particle":"","parse-names":false,"suffix":""},{"dropping-particle":"","family":"Soedirman","given":"Universitas Jenderal","non-dropping-particle":"","parse-names":false,"suffix":""}],"id":"ITEM-1","issue":"5","issued":{"date-parts":[["2024"]]},"page":"730-742","title":"Bibliometrik Analisis : Dinamika dan Tren Penelitian Pada Penelitian tentang Koperasi","type":"article-journal","volume":"3"},"uris":["http://www.mendeley.com/documents/?uuid=bfe91785-481f-4696-ac22-aa2c766cab18"]}],"mendeley":{"formattedCitation":"[8]","plainTextFormattedCitation":"[8]","previouslyFormattedCitation":"[8]"},"properties":{"noteIndex":0},"schema":"https://github.com/citation-style-language/schema/raw/master/csl-citation.json"}</w:instrText>
            </w:r>
            <w:r w:rsidR="008D08F8">
              <w:rPr>
                <w:sz w:val="24"/>
              </w:rPr>
              <w:fldChar w:fldCharType="separate"/>
            </w:r>
            <w:r w:rsidR="008D08F8" w:rsidRPr="008D08F8">
              <w:rPr>
                <w:noProof/>
                <w:sz w:val="24"/>
              </w:rPr>
              <w:t>[8]</w:t>
            </w:r>
            <w:r w:rsidR="008D08F8">
              <w:rPr>
                <w:sz w:val="24"/>
              </w:rPr>
              <w:fldChar w:fldCharType="end"/>
            </w:r>
            <w:r w:rsidRPr="000903D4">
              <w:rPr>
                <w:sz w:val="24"/>
              </w:rPr>
              <w:t>.</w:t>
            </w:r>
          </w:p>
        </w:tc>
      </w:tr>
      <w:tr w:rsidR="00B139FC" w:rsidTr="00B05C13">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B139FC" w:rsidRPr="00C22FD5" w:rsidRDefault="00B139FC" w:rsidP="00B05C13">
            <w:pPr>
              <w:spacing w:line="480" w:lineRule="auto"/>
              <w:rPr>
                <w:b w:val="0"/>
                <w:sz w:val="24"/>
                <w:szCs w:val="24"/>
              </w:rPr>
            </w:pPr>
            <w:r>
              <w:rPr>
                <w:b w:val="0"/>
                <w:sz w:val="24"/>
                <w:szCs w:val="24"/>
              </w:rPr>
              <w:t xml:space="preserve">4. </w:t>
            </w:r>
          </w:p>
        </w:tc>
        <w:tc>
          <w:tcPr>
            <w:tcW w:w="1800" w:type="dxa"/>
            <w:shd w:val="clear" w:color="auto" w:fill="FFFFFF" w:themeFill="background1"/>
          </w:tcPr>
          <w:p w:rsidR="00892DE4" w:rsidRDefault="00892DE4" w:rsidP="00892DE4">
            <w:pPr>
              <w:spacing w:line="480" w:lineRule="auto"/>
              <w:outlineLvl w:val="1"/>
              <w:cnfStyle w:val="000000000000" w:firstRow="0" w:lastRow="0" w:firstColumn="0" w:lastColumn="0" w:oddVBand="0" w:evenVBand="0" w:oddHBand="0" w:evenHBand="0" w:firstRowFirstColumn="0" w:firstRowLastColumn="0" w:lastRowFirstColumn="0" w:lastRowLastColumn="0"/>
            </w:pPr>
            <w:bookmarkStart w:id="16" w:name="_Toc198558645"/>
            <w:bookmarkStart w:id="17" w:name="_Toc198816387"/>
            <w:bookmarkStart w:id="18" w:name="_Toc198816631"/>
            <w:r>
              <w:rPr>
                <w:lang w:val="en-US"/>
              </w:rPr>
              <w:t>J</w:t>
            </w:r>
            <w:r>
              <w:t>aka Tirta Samudra, Puji Sari Ramadhan</w:t>
            </w:r>
            <w:bookmarkEnd w:id="16"/>
            <w:bookmarkEnd w:id="17"/>
            <w:bookmarkEnd w:id="18"/>
          </w:p>
          <w:p w:rsidR="00B139FC" w:rsidRPr="00C22FD5" w:rsidRDefault="00A56EFC" w:rsidP="00892DE4">
            <w:pPr>
              <w:spacing w:line="480" w:lineRule="auto"/>
              <w:outlineLvl w:val="1"/>
              <w:cnfStyle w:val="000000000000" w:firstRow="0" w:lastRow="0" w:firstColumn="0" w:lastColumn="0" w:oddVBand="0" w:evenVBand="0" w:oddHBand="0" w:evenHBand="0" w:firstRowFirstColumn="0" w:firstRowLastColumn="0" w:lastRowFirstColumn="0" w:lastRowLastColumn="0"/>
              <w:rPr>
                <w:bCs/>
                <w:sz w:val="24"/>
                <w:szCs w:val="24"/>
              </w:rPr>
            </w:pPr>
            <w:bookmarkStart w:id="19" w:name="_Toc198558646"/>
            <w:bookmarkStart w:id="20" w:name="_Toc198816388"/>
            <w:bookmarkStart w:id="21" w:name="_Toc198816632"/>
            <w:r>
              <w:t>(2022)</w:t>
            </w:r>
            <w:bookmarkEnd w:id="19"/>
            <w:bookmarkEnd w:id="20"/>
            <w:bookmarkEnd w:id="21"/>
          </w:p>
        </w:tc>
        <w:tc>
          <w:tcPr>
            <w:tcW w:w="2070" w:type="dxa"/>
            <w:shd w:val="clear" w:color="auto" w:fill="FFFFFF" w:themeFill="background1"/>
          </w:tcPr>
          <w:p w:rsidR="00B139FC" w:rsidRPr="00634AE1" w:rsidRDefault="00892DE4" w:rsidP="00892DE4">
            <w:pPr>
              <w:pStyle w:val="TableParagraph"/>
              <w:tabs>
                <w:tab w:val="left" w:pos="1677"/>
              </w:tabs>
              <w:spacing w:line="480" w:lineRule="auto"/>
              <w:ind w:left="0" w:right="93"/>
              <w:jc w:val="both"/>
              <w:cnfStyle w:val="000000000000" w:firstRow="0" w:lastRow="0" w:firstColumn="0" w:lastColumn="0" w:oddVBand="0" w:evenVBand="0" w:oddHBand="0" w:evenHBand="0" w:firstRowFirstColumn="0" w:firstRowLastColumn="0" w:lastRowFirstColumn="0" w:lastRowLastColumn="0"/>
              <w:rPr>
                <w:sz w:val="24"/>
              </w:rPr>
            </w:pPr>
            <w:r>
              <w:t>Sistem Pendukung Keputusan Mencari Pelaksana Program Kerja Terbaik Menggunakan Metode MOORA</w:t>
            </w:r>
          </w:p>
        </w:tc>
        <w:tc>
          <w:tcPr>
            <w:tcW w:w="3240" w:type="dxa"/>
            <w:shd w:val="clear" w:color="auto" w:fill="FFFFFF" w:themeFill="background1"/>
          </w:tcPr>
          <w:p w:rsidR="00B139FC" w:rsidRPr="008B68D0" w:rsidRDefault="00892DE4" w:rsidP="008B68D0">
            <w:pPr>
              <w:spacing w:line="360" w:lineRule="auto"/>
              <w:jc w:val="both"/>
              <w:cnfStyle w:val="000000000000" w:firstRow="0" w:lastRow="0" w:firstColumn="0" w:lastColumn="0" w:oddVBand="0" w:evenVBand="0" w:oddHBand="0" w:evenHBand="0" w:firstRowFirstColumn="0" w:firstRowLastColumn="0" w:lastRowFirstColumn="0" w:lastRowLastColumn="0"/>
              <w:rPr>
                <w:sz w:val="24"/>
              </w:rPr>
            </w:pPr>
            <w:r>
              <w:rPr>
                <w:sz w:val="24"/>
                <w:lang w:val="en-US"/>
              </w:rPr>
              <w:t>Artikel ini membahas tentang penentuan</w:t>
            </w:r>
            <w:r w:rsidR="002E4B18">
              <w:rPr>
                <w:sz w:val="24"/>
                <w:lang w:val="en-US"/>
              </w:rPr>
              <w:t xml:space="preserve"> </w:t>
            </w:r>
            <w:r w:rsidRPr="00892DE4">
              <w:rPr>
                <w:sz w:val="24"/>
              </w:rPr>
              <w:t xml:space="preserve">pelaksanaan program kerja dari instansi P2KB&amp;P3A dapat diterapkan pada metode MOORA yang menjadi data diambil sebanyak 62 data program kerja dari 22 kecamatan deli serdang. Dengan pelaksana program kerja Rapat-rapat Koordinasi dan Konsultasi Ke Luar dan </w:t>
            </w:r>
            <w:r>
              <w:rPr>
                <w:sz w:val="24"/>
                <w:lang w:val="en-US"/>
              </w:rPr>
              <w:t>d</w:t>
            </w:r>
            <w:r w:rsidRPr="00892DE4">
              <w:rPr>
                <w:sz w:val="24"/>
              </w:rPr>
              <w:t xml:space="preserve">alam </w:t>
            </w:r>
            <w:r>
              <w:rPr>
                <w:sz w:val="24"/>
                <w:lang w:val="en-US"/>
              </w:rPr>
              <w:t>d</w:t>
            </w:r>
            <w:r w:rsidRPr="00892DE4">
              <w:rPr>
                <w:sz w:val="24"/>
              </w:rPr>
              <w:t xml:space="preserve">aerah mendapatkan nilai tertinggi serta pada perangkingan terakhit didapatkan pada program kerja Pelatihan  </w:t>
            </w:r>
            <w:r>
              <w:t xml:space="preserve"> </w:t>
            </w:r>
            <w:r w:rsidR="008D08F8">
              <w:rPr>
                <w:sz w:val="24"/>
              </w:rPr>
              <w:fldChar w:fldCharType="begin" w:fldLock="1"/>
            </w:r>
            <w:r w:rsidR="008D08F8">
              <w:rPr>
                <w:sz w:val="24"/>
              </w:rPr>
              <w:instrText>ADDIN CSL_CITATION {"citationItems":[{"id":"ITEM-1","itemData":{"DOI":"10.53513/jis.v21i1.4765","ISSN":"1978-6603","abstract":"Untuk meningkatkan mutu dan kuantitas dari instansi P2KB&amp;P3A kabupaten deli serdang dirancang dalam struktur program kerja yang dilaksanakan untuk desa binaan agar terlaksana kemakmuran desa serta kepada masyarakat.Dalam hal ini untuk sebuah instansi yang berlangsung kaitannya dengan pemerintah dirancangla dari masalah yang terkait untuk menentukan kelayakan pada program kerja yang dibuat selama 1 tahun guna mencari program kerja yang terbaik dimana untuk dipertahankan, diubah program kerja struktur rancangannya atau juga di hapuskan karna tidak memiliki ekstensi yang mendukung bagi kualitas dan kuantitas untuk desa serta masyarakatnya, maka akan dirancang suatu sistem pendukung keputusan yang berbasis aplikasi website yang mengapdosi penggunaan metode multi-objective optimization on the basis of ratio analysis (MOORA) pada instansi P2KB&amp;P3A.Dari hasil perhitungan, instansi dalam penyeleksi dan menentukan dari hasil program kerja yang dibuat untuk 1 tahun sebagai aspek kinerjanya. Dengan metode MOORA dapat membantu serta mempermudah dalam analisa dan menentukan setiap program kerja dari 22 kecamatan se-deli serdang pada kasus di instansi P2KB&amp;P3A kabupaten deli serdang tersebut.","author":[{"dropping-particle":"","family":"Samudra","given":"Jaka Tirta","non-dropping-particle":"","parse-names":false,"suffix":""},{"dropping-particle":"","family":"Ramadhan","given":"Puji Sari","non-dropping-particle":"","parse-names":false,"suffix":""}],"container-title":"Jurnal SAINTIKOM (Jurnal Sains Manajemen Informatika dan Komputer)","id":"ITEM-1","issue":"1","issued":{"date-parts":[["2022"]]},"page":"10","title":"Sistem Pendukung Keputusan Mencari Pelaksana Program Kerja Terbaik Menggunakan Metode MOORA","type":"article-journal","volume":"21"},"uris":["http://www.mendeley.com/documents/?uuid=c2400617-9393-4877-bd57-4b20b659a908"]}],"mendeley":{"formattedCitation":"[9]","plainTextFormattedCitation":"[9]","previouslyFormattedCitation":"[9]"},"properties":{"noteIndex":0},"schema":"https://github.com/citation-style-language/schema/raw/master/csl-citation.json"}</w:instrText>
            </w:r>
            <w:r w:rsidR="008D08F8">
              <w:rPr>
                <w:sz w:val="24"/>
              </w:rPr>
              <w:fldChar w:fldCharType="separate"/>
            </w:r>
            <w:r w:rsidR="008D08F8" w:rsidRPr="008D08F8">
              <w:rPr>
                <w:noProof/>
                <w:sz w:val="24"/>
              </w:rPr>
              <w:t>[9]</w:t>
            </w:r>
            <w:r w:rsidR="008D08F8">
              <w:rPr>
                <w:sz w:val="24"/>
              </w:rPr>
              <w:fldChar w:fldCharType="end"/>
            </w:r>
            <w:r w:rsidR="008B68D0" w:rsidRPr="008B68D0">
              <w:rPr>
                <w:sz w:val="24"/>
              </w:rPr>
              <w:t>.</w:t>
            </w:r>
          </w:p>
        </w:tc>
      </w:tr>
    </w:tbl>
    <w:p w:rsidR="00B139FC" w:rsidRDefault="00B139FC" w:rsidP="00B139FC">
      <w:pPr>
        <w:spacing w:line="242" w:lineRule="auto"/>
        <w:jc w:val="both"/>
        <w:rPr>
          <w:sz w:val="24"/>
        </w:rPr>
        <w:sectPr w:rsidR="00B139FC" w:rsidSect="002F290E">
          <w:headerReference w:type="even" r:id="rId8"/>
          <w:headerReference w:type="default" r:id="rId9"/>
          <w:headerReference w:type="first" r:id="rId10"/>
          <w:type w:val="nextColumn"/>
          <w:pgSz w:w="11900" w:h="16820"/>
          <w:pgMar w:top="1872" w:right="432" w:bottom="1872" w:left="2016" w:header="720" w:footer="720" w:gutter="0"/>
          <w:pgNumType w:start="7"/>
          <w:cols w:space="720"/>
          <w:titlePg/>
          <w:docGrid w:linePitch="299"/>
        </w:sectPr>
      </w:pPr>
    </w:p>
    <w:p w:rsidR="00B139FC" w:rsidRPr="00897289" w:rsidRDefault="00B139FC" w:rsidP="00B139FC">
      <w:pPr>
        <w:pStyle w:val="Caption"/>
        <w:jc w:val="center"/>
        <w:rPr>
          <w:color w:val="auto"/>
          <w:sz w:val="24"/>
        </w:rPr>
      </w:pPr>
      <w:bookmarkStart w:id="22" w:name="_Toc184025227"/>
      <w:r w:rsidRPr="00897289">
        <w:rPr>
          <w:color w:val="auto"/>
          <w:sz w:val="24"/>
        </w:rPr>
        <w:lastRenderedPageBreak/>
        <w:t xml:space="preserve">Tabel 2. </w:t>
      </w:r>
      <w:r>
        <w:rPr>
          <w:color w:val="auto"/>
          <w:sz w:val="24"/>
        </w:rPr>
        <w:t>1</w:t>
      </w:r>
      <w:r w:rsidRPr="00897289">
        <w:rPr>
          <w:color w:val="auto"/>
          <w:sz w:val="24"/>
        </w:rPr>
        <w:t xml:space="preserve"> Jurnal Pembanding (Lanjutan)</w:t>
      </w:r>
      <w:bookmarkEnd w:id="22"/>
    </w:p>
    <w:tbl>
      <w:tblPr>
        <w:tblStyle w:val="LightShading"/>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540"/>
        <w:gridCol w:w="1843"/>
        <w:gridCol w:w="2109"/>
        <w:gridCol w:w="3240"/>
      </w:tblGrid>
      <w:tr w:rsidR="00B139FC" w:rsidTr="00B05C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rPr>
                <w:sz w:val="24"/>
                <w:szCs w:val="24"/>
              </w:rPr>
            </w:pPr>
            <w:r w:rsidRPr="004719C5">
              <w:rPr>
                <w:sz w:val="24"/>
                <w:szCs w:val="24"/>
              </w:rPr>
              <w:t>No</w:t>
            </w:r>
          </w:p>
        </w:tc>
        <w:tc>
          <w:tcPr>
            <w:tcW w:w="1843"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eneliti</w:t>
            </w:r>
          </w:p>
        </w:tc>
        <w:tc>
          <w:tcPr>
            <w:tcW w:w="2027"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Judul</w:t>
            </w:r>
          </w:p>
        </w:tc>
        <w:tc>
          <w:tcPr>
            <w:tcW w:w="324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Hasil</w:t>
            </w:r>
          </w:p>
        </w:tc>
      </w:tr>
      <w:tr w:rsidR="00B139FC" w:rsidTr="00B0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left w:val="none" w:sz="0" w:space="0" w:color="auto"/>
              <w:right w:val="none" w:sz="0" w:space="0" w:color="auto"/>
            </w:tcBorders>
            <w:shd w:val="clear" w:color="auto" w:fill="FFFFFF" w:themeFill="background1"/>
          </w:tcPr>
          <w:p w:rsidR="00B139FC" w:rsidRPr="00C22FD5" w:rsidRDefault="00B139FC" w:rsidP="00B05C13">
            <w:pPr>
              <w:spacing w:line="480" w:lineRule="auto"/>
              <w:rPr>
                <w:b w:val="0"/>
                <w:sz w:val="24"/>
                <w:szCs w:val="24"/>
              </w:rPr>
            </w:pPr>
            <w:r>
              <w:rPr>
                <w:b w:val="0"/>
                <w:sz w:val="24"/>
                <w:szCs w:val="24"/>
              </w:rPr>
              <w:t>5.</w:t>
            </w:r>
          </w:p>
        </w:tc>
        <w:tc>
          <w:tcPr>
            <w:tcW w:w="1843" w:type="dxa"/>
            <w:tcBorders>
              <w:left w:val="none" w:sz="0" w:space="0" w:color="auto"/>
              <w:right w:val="none" w:sz="0" w:space="0" w:color="auto"/>
            </w:tcBorders>
            <w:shd w:val="clear" w:color="auto" w:fill="FFFFFF" w:themeFill="background1"/>
          </w:tcPr>
          <w:p w:rsidR="00B139FC" w:rsidRPr="0015169D" w:rsidRDefault="008D08F8" w:rsidP="00B05C13">
            <w:pPr>
              <w:spacing w:line="480" w:lineRule="auto"/>
              <w:cnfStyle w:val="000000100000" w:firstRow="0" w:lastRow="0" w:firstColumn="0" w:lastColumn="0" w:oddVBand="0" w:evenVBand="0" w:oddHBand="1" w:evenHBand="0" w:firstRowFirstColumn="0" w:firstRowLastColumn="0" w:lastRowFirstColumn="0" w:lastRowLastColumn="0"/>
              <w:rPr>
                <w:b/>
                <w:sz w:val="24"/>
                <w:szCs w:val="24"/>
              </w:rPr>
            </w:pPr>
            <w:r>
              <w:rPr>
                <w:sz w:val="24"/>
                <w:lang w:val="en-US"/>
              </w:rPr>
              <w:t>S</w:t>
            </w:r>
            <w:r w:rsidR="00121AA5" w:rsidRPr="00121AA5">
              <w:rPr>
                <w:sz w:val="24"/>
              </w:rPr>
              <w:t>ri Wardan</w:t>
            </w:r>
            <w:r w:rsidR="00121AA5">
              <w:rPr>
                <w:sz w:val="24"/>
              </w:rPr>
              <w:t>i, Syahrul Ramadhan, Solikhun (2019)</w:t>
            </w:r>
          </w:p>
        </w:tc>
        <w:tc>
          <w:tcPr>
            <w:tcW w:w="2027" w:type="dxa"/>
            <w:tcBorders>
              <w:left w:val="none" w:sz="0" w:space="0" w:color="auto"/>
              <w:right w:val="none" w:sz="0" w:space="0" w:color="auto"/>
            </w:tcBorders>
            <w:shd w:val="clear" w:color="auto" w:fill="FFFFFF" w:themeFill="background1"/>
          </w:tcPr>
          <w:p w:rsidR="00121AA5" w:rsidRPr="00121AA5" w:rsidRDefault="00121AA5" w:rsidP="00121AA5">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sidRPr="00121AA5">
              <w:rPr>
                <w:sz w:val="24"/>
                <w:szCs w:val="24"/>
              </w:rPr>
              <w:t>Analisis Sistem Pendukung Keputusan Menggunakan</w:t>
            </w:r>
          </w:p>
          <w:p w:rsidR="00121AA5" w:rsidRPr="00121AA5" w:rsidRDefault="00121AA5" w:rsidP="00121AA5">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sidRPr="00121AA5">
              <w:rPr>
                <w:sz w:val="24"/>
                <w:szCs w:val="24"/>
              </w:rPr>
              <w:t>Metode MOORA Untuk Merekomendasikan Alat</w:t>
            </w:r>
          </w:p>
          <w:p w:rsidR="00B139FC" w:rsidRPr="00634AE1" w:rsidRDefault="00121AA5" w:rsidP="00121AA5">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sidRPr="00121AA5">
              <w:rPr>
                <w:sz w:val="24"/>
                <w:szCs w:val="24"/>
              </w:rPr>
              <w:t>Perekam Suara</w:t>
            </w:r>
          </w:p>
        </w:tc>
        <w:tc>
          <w:tcPr>
            <w:tcW w:w="3240" w:type="dxa"/>
            <w:tcBorders>
              <w:left w:val="none" w:sz="0" w:space="0" w:color="auto"/>
              <w:right w:val="none" w:sz="0" w:space="0" w:color="auto"/>
            </w:tcBorders>
            <w:shd w:val="clear" w:color="auto" w:fill="FFFFFF" w:themeFill="background1"/>
          </w:tcPr>
          <w:p w:rsidR="00121AA5" w:rsidRPr="00121AA5" w:rsidRDefault="00121AA5" w:rsidP="00121AA5">
            <w:pPr>
              <w:pStyle w:val="TableParagraph"/>
              <w:tabs>
                <w:tab w:val="left" w:pos="1710"/>
              </w:tabs>
              <w:spacing w:line="360" w:lineRule="auto"/>
              <w:ind w:left="104" w:right="95"/>
              <w:jc w:val="both"/>
              <w:cnfStyle w:val="000000100000" w:firstRow="0" w:lastRow="0" w:firstColumn="0" w:lastColumn="0" w:oddVBand="0" w:evenVBand="0" w:oddHBand="1" w:evenHBand="0" w:firstRowFirstColumn="0" w:firstRowLastColumn="0" w:lastRowFirstColumn="0" w:lastRowLastColumn="0"/>
              <w:rPr>
                <w:sz w:val="24"/>
              </w:rPr>
            </w:pPr>
            <w:r w:rsidRPr="00121AA5">
              <w:rPr>
                <w:sz w:val="24"/>
              </w:rPr>
              <w:t>Metode MOORA dapat di gunakan untuk menghasilkan rekomendasi pemilihan alat perekam suara dari</w:t>
            </w:r>
          </w:p>
          <w:p w:rsidR="00121AA5" w:rsidRPr="00121AA5" w:rsidRDefault="00121AA5" w:rsidP="00121AA5">
            <w:pPr>
              <w:pStyle w:val="TableParagraph"/>
              <w:tabs>
                <w:tab w:val="left" w:pos="1710"/>
              </w:tabs>
              <w:spacing w:line="360" w:lineRule="auto"/>
              <w:ind w:left="104" w:right="95"/>
              <w:jc w:val="both"/>
              <w:cnfStyle w:val="000000100000" w:firstRow="0" w:lastRow="0" w:firstColumn="0" w:lastColumn="0" w:oddVBand="0" w:evenVBand="0" w:oddHBand="1" w:evenHBand="0" w:firstRowFirstColumn="0" w:firstRowLastColumn="0" w:lastRowFirstColumn="0" w:lastRowLastColumn="0"/>
              <w:rPr>
                <w:sz w:val="24"/>
              </w:rPr>
            </w:pPr>
            <w:r w:rsidRPr="00121AA5">
              <w:rPr>
                <w:sz w:val="24"/>
              </w:rPr>
              <w:t>beberapa kriteria pengambilan keputusan. Rekomendasi peringkat alat perekam suara yang di hasilkan</w:t>
            </w:r>
          </w:p>
          <w:p w:rsidR="00B139FC" w:rsidRDefault="00121AA5" w:rsidP="00121AA5">
            <w:pPr>
              <w:pStyle w:val="TableParagraph"/>
              <w:tabs>
                <w:tab w:val="left" w:pos="1710"/>
              </w:tabs>
              <w:spacing w:line="360" w:lineRule="auto"/>
              <w:ind w:left="104" w:right="95"/>
              <w:jc w:val="both"/>
              <w:cnfStyle w:val="000000100000" w:firstRow="0" w:lastRow="0" w:firstColumn="0" w:lastColumn="0" w:oddVBand="0" w:evenVBand="0" w:oddHBand="1" w:evenHBand="0" w:firstRowFirstColumn="0" w:firstRowLastColumn="0" w:lastRowFirstColumn="0" w:lastRowLastColumn="0"/>
              <w:rPr>
                <w:sz w:val="24"/>
              </w:rPr>
            </w:pPr>
            <w:r w:rsidRPr="00121AA5">
              <w:rPr>
                <w:sz w:val="24"/>
              </w:rPr>
              <w:t>metode MOORA merupakan alat perekam suara dengan kualitas tinggi</w:t>
            </w:r>
            <w:r w:rsidR="008D08F8">
              <w:rPr>
                <w:sz w:val="24"/>
              </w:rPr>
              <w:fldChar w:fldCharType="begin" w:fldLock="1"/>
            </w:r>
            <w:r w:rsidR="008D08F8">
              <w:rPr>
                <w:sz w:val="24"/>
              </w:rPr>
              <w:instrText>ADDIN CSL_CITATION {"citationItems":[{"id":"ITEM-1","itemData":{"author":[{"dropping-particle":"","family":"Wardani","given":"Sri","non-dropping-particle":"","parse-names":false,"suffix":""},{"dropping-particle":"","family":"Ramadhan","given":"Syahrul","non-dropping-particle":"","parse-names":false,"suffix":""}],"id":"ITEM-1","issue":"1","issued":{"date-parts":[["2019"]]},"page":"1-9","title":"Analisis Sistem Pendukung Keputusan Menggunakan Metode MOORA Untuk Merekomendasikan Alat Perekam Suara","type":"article-journal","volume":"2"},"uris":["http://www.mendeley.com/documents/?uuid=2d102e73-bbbd-4dab-a950-162c54865cec"]}],"mendeley":{"formattedCitation":"[10]","plainTextFormattedCitation":"[10]","previouslyFormattedCitation":"[10]"},"properties":{"noteIndex":0},"schema":"https://github.com/citation-style-language/schema/raw/master/csl-citation.json"}</w:instrText>
            </w:r>
            <w:r w:rsidR="008D08F8">
              <w:rPr>
                <w:sz w:val="24"/>
              </w:rPr>
              <w:fldChar w:fldCharType="separate"/>
            </w:r>
            <w:r w:rsidR="008D08F8" w:rsidRPr="008D08F8">
              <w:rPr>
                <w:noProof/>
                <w:sz w:val="24"/>
              </w:rPr>
              <w:t>[10]</w:t>
            </w:r>
            <w:r w:rsidR="008D08F8">
              <w:rPr>
                <w:sz w:val="24"/>
              </w:rPr>
              <w:fldChar w:fldCharType="end"/>
            </w:r>
            <w:r>
              <w:rPr>
                <w:sz w:val="24"/>
              </w:rPr>
              <w:t>.</w:t>
            </w:r>
          </w:p>
        </w:tc>
      </w:tr>
      <w:tr w:rsidR="00B139FC" w:rsidTr="00B05C13">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B139FC" w:rsidRPr="00C22FD5" w:rsidRDefault="00B139FC" w:rsidP="00B05C13">
            <w:pPr>
              <w:spacing w:line="480" w:lineRule="auto"/>
              <w:rPr>
                <w:b w:val="0"/>
                <w:sz w:val="24"/>
                <w:szCs w:val="24"/>
              </w:rPr>
            </w:pPr>
            <w:r>
              <w:rPr>
                <w:b w:val="0"/>
                <w:sz w:val="24"/>
                <w:szCs w:val="24"/>
              </w:rPr>
              <w:t xml:space="preserve">6. </w:t>
            </w:r>
          </w:p>
        </w:tc>
        <w:tc>
          <w:tcPr>
            <w:tcW w:w="1843" w:type="dxa"/>
            <w:shd w:val="clear" w:color="auto" w:fill="FFFFFF" w:themeFill="background1"/>
          </w:tcPr>
          <w:p w:rsidR="00B139FC" w:rsidRPr="00C22FD5" w:rsidRDefault="00A264C0" w:rsidP="00B05C13">
            <w:pPr>
              <w:spacing w:line="480" w:lineRule="auto"/>
              <w:outlineLvl w:val="1"/>
              <w:cnfStyle w:val="000000000000" w:firstRow="0" w:lastRow="0" w:firstColumn="0" w:lastColumn="0" w:oddVBand="0" w:evenVBand="0" w:oddHBand="0" w:evenHBand="0" w:firstRowFirstColumn="0" w:firstRowLastColumn="0" w:lastRowFirstColumn="0" w:lastRowLastColumn="0"/>
              <w:rPr>
                <w:bCs/>
                <w:sz w:val="24"/>
                <w:szCs w:val="24"/>
              </w:rPr>
            </w:pPr>
            <w:bookmarkStart w:id="23" w:name="_Toc184023884"/>
            <w:bookmarkStart w:id="24" w:name="_Toc184024030"/>
            <w:bookmarkStart w:id="25" w:name="_Toc184504211"/>
            <w:bookmarkStart w:id="26" w:name="_Toc198558647"/>
            <w:bookmarkStart w:id="27" w:name="_Toc198816389"/>
            <w:bookmarkStart w:id="28" w:name="_Toc198816633"/>
            <w:r w:rsidRPr="00A264C0">
              <w:rPr>
                <w:sz w:val="24"/>
              </w:rPr>
              <w:t xml:space="preserve">Rizal Furqan Ramadhan </w:t>
            </w:r>
            <w:r>
              <w:rPr>
                <w:sz w:val="24"/>
              </w:rPr>
              <w:t>(2023</w:t>
            </w:r>
            <w:r w:rsidR="00B139FC">
              <w:rPr>
                <w:sz w:val="24"/>
              </w:rPr>
              <w:t>)</w:t>
            </w:r>
            <w:bookmarkEnd w:id="23"/>
            <w:bookmarkEnd w:id="24"/>
            <w:bookmarkEnd w:id="25"/>
            <w:bookmarkEnd w:id="26"/>
            <w:bookmarkEnd w:id="27"/>
            <w:bookmarkEnd w:id="28"/>
          </w:p>
        </w:tc>
        <w:tc>
          <w:tcPr>
            <w:tcW w:w="2027" w:type="dxa"/>
            <w:shd w:val="clear" w:color="auto" w:fill="FFFFFF" w:themeFill="background1"/>
          </w:tcPr>
          <w:p w:rsidR="00A264C0" w:rsidRPr="00A264C0" w:rsidRDefault="00A264C0" w:rsidP="00A264C0">
            <w:pPr>
              <w:pStyle w:val="TableParagraph"/>
              <w:tabs>
                <w:tab w:val="left" w:pos="1677"/>
              </w:tabs>
              <w:spacing w:line="360" w:lineRule="auto"/>
              <w:ind w:left="0" w:right="93"/>
              <w:jc w:val="both"/>
              <w:cnfStyle w:val="000000000000" w:firstRow="0" w:lastRow="0" w:firstColumn="0" w:lastColumn="0" w:oddVBand="0" w:evenVBand="0" w:oddHBand="0" w:evenHBand="0" w:firstRowFirstColumn="0" w:firstRowLastColumn="0" w:lastRowFirstColumn="0" w:lastRowLastColumn="0"/>
              <w:rPr>
                <w:sz w:val="24"/>
              </w:rPr>
            </w:pPr>
            <w:r w:rsidRPr="00A264C0">
              <w:rPr>
                <w:sz w:val="24"/>
              </w:rPr>
              <w:t>Implementasi dan Analisis Metode MOORA dan SMART pada pemilihan</w:t>
            </w:r>
          </w:p>
          <w:p w:rsidR="00B139FC" w:rsidRPr="005A76DF" w:rsidRDefault="00A264C0" w:rsidP="00A264C0">
            <w:pPr>
              <w:pStyle w:val="TableParagraph"/>
              <w:tabs>
                <w:tab w:val="left" w:pos="1677"/>
              </w:tabs>
              <w:spacing w:line="360" w:lineRule="auto"/>
              <w:ind w:left="0" w:right="93"/>
              <w:jc w:val="both"/>
              <w:cnfStyle w:val="000000000000" w:firstRow="0" w:lastRow="0" w:firstColumn="0" w:lastColumn="0" w:oddVBand="0" w:evenVBand="0" w:oddHBand="0" w:evenHBand="0" w:firstRowFirstColumn="0" w:firstRowLastColumn="0" w:lastRowFirstColumn="0" w:lastRowLastColumn="0"/>
              <w:rPr>
                <w:sz w:val="24"/>
              </w:rPr>
            </w:pPr>
            <w:r w:rsidRPr="00A264C0">
              <w:rPr>
                <w:sz w:val="24"/>
              </w:rPr>
              <w:t>Platform Jual Beli Online menggunakan Decision Support System</w:t>
            </w:r>
            <w:r>
              <w:rPr>
                <w:sz w:val="24"/>
              </w:rPr>
              <w:t>.</w:t>
            </w:r>
          </w:p>
        </w:tc>
        <w:tc>
          <w:tcPr>
            <w:tcW w:w="3240" w:type="dxa"/>
            <w:shd w:val="clear" w:color="auto" w:fill="FFFFFF" w:themeFill="background1"/>
          </w:tcPr>
          <w:p w:rsidR="00A264C0" w:rsidRPr="00A264C0" w:rsidRDefault="00A264C0" w:rsidP="00A264C0">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264C0">
              <w:rPr>
                <w:sz w:val="24"/>
                <w:szCs w:val="24"/>
              </w:rPr>
              <w:t>Metode MOORA</w:t>
            </w:r>
          </w:p>
          <w:p w:rsidR="00A264C0" w:rsidRPr="00A264C0" w:rsidRDefault="00A264C0" w:rsidP="00A264C0">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264C0">
              <w:rPr>
                <w:sz w:val="24"/>
                <w:szCs w:val="24"/>
              </w:rPr>
              <w:t>memiliki tingkat selektifitas yang cukup baik</w:t>
            </w:r>
          </w:p>
          <w:p w:rsidR="00A264C0" w:rsidRPr="00A264C0" w:rsidRDefault="00A264C0" w:rsidP="00A264C0">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264C0">
              <w:rPr>
                <w:sz w:val="24"/>
                <w:szCs w:val="24"/>
              </w:rPr>
              <w:t>karena dapat menentukan tujuan dari kriteria yang</w:t>
            </w:r>
          </w:p>
          <w:p w:rsidR="00B139FC" w:rsidRPr="00F61698" w:rsidRDefault="00A264C0" w:rsidP="00A264C0">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264C0">
              <w:rPr>
                <w:sz w:val="24"/>
                <w:szCs w:val="24"/>
              </w:rPr>
              <w:t>bertentangan</w:t>
            </w:r>
            <w:r w:rsidR="008D08F8">
              <w:rPr>
                <w:sz w:val="24"/>
                <w:szCs w:val="24"/>
              </w:rPr>
              <w:fldChar w:fldCharType="begin" w:fldLock="1"/>
            </w:r>
            <w:r w:rsidR="008D08F8">
              <w:rPr>
                <w:sz w:val="24"/>
                <w:szCs w:val="24"/>
              </w:rPr>
              <w:instrText>ADDIN CSL_CITATION {"citationItems":[{"id":"ITEM-1","itemData":{"DOI":"10.34010/komputika.v12i1.9300","ISSN":"2252-9039","abstract":"Online buying and selling transactions have become a necessity and routine for generation Z in the era of technology 4.0. This phenomenon is an effect caused by the existence of the internet. The internet innovates for software developers to create communication applications without meeting face-to-face. Due to the rapid development of the internet, many online buying and selling platforms have emerged and are used by online shopping activists, especially generation Z. Of course, the various trading platforms have differences in appearance and usability. So it is necessary to research selecting the ideal platform using the Decision Support System as the data processing system. While the methods used are the MOORA and SMART methods, the two approaches will analyze the differences in the calculation results and the advantages of each technique. The results of the MOORA method are inversely proportional to the SMART method, but the difference is only that the difference in the final scores is not that great. Hence, the two approaches are ideal for a Decision Support System.","author":[{"dropping-particle":"","family":"Ramadhan","given":"Rizal Furqan","non-dropping-particle":"","parse-names":false,"suffix":""}],"container-title":"Komputika : Jurnal Sistem Komputer","id":"ITEM-1","issue":"1","issued":{"date-parts":[["2023"]]},"page":"63-71","title":"Implementasi dan Analisis Metode MOORA dan SMART pada Pemilihan Platform Jual Beli Online menggunakan Decision Support System","type":"article-journal","volume":"12"},"uris":["http://www.mendeley.com/documents/?uuid=ce445801-9e7f-45ed-9d3e-5287b0409af0"]}],"mendeley":{"formattedCitation":"[11]","plainTextFormattedCitation":"[11]","previouslyFormattedCitation":"[11]"},"properties":{"noteIndex":0},"schema":"https://github.com/citation-style-language/schema/raw/master/csl-citation.json"}</w:instrText>
            </w:r>
            <w:r w:rsidR="008D08F8">
              <w:rPr>
                <w:sz w:val="24"/>
                <w:szCs w:val="24"/>
              </w:rPr>
              <w:fldChar w:fldCharType="separate"/>
            </w:r>
            <w:r w:rsidR="008D08F8" w:rsidRPr="008D08F8">
              <w:rPr>
                <w:noProof/>
                <w:sz w:val="24"/>
                <w:szCs w:val="24"/>
              </w:rPr>
              <w:t>[11]</w:t>
            </w:r>
            <w:r w:rsidR="008D08F8">
              <w:rPr>
                <w:sz w:val="24"/>
                <w:szCs w:val="24"/>
              </w:rPr>
              <w:fldChar w:fldCharType="end"/>
            </w:r>
            <w:r w:rsidRPr="00A264C0">
              <w:rPr>
                <w:sz w:val="24"/>
                <w:szCs w:val="24"/>
              </w:rPr>
              <w:t>.</w:t>
            </w:r>
          </w:p>
        </w:tc>
      </w:tr>
    </w:tbl>
    <w:p w:rsidR="00B139FC" w:rsidRDefault="00B139FC" w:rsidP="00B139FC">
      <w:pPr>
        <w:rPr>
          <w:sz w:val="2"/>
          <w:szCs w:val="2"/>
        </w:rPr>
        <w:sectPr w:rsidR="00B139FC" w:rsidSect="003A2977">
          <w:type w:val="nextColumn"/>
          <w:pgSz w:w="11900" w:h="16820"/>
          <w:pgMar w:top="1872" w:right="432" w:bottom="1872" w:left="2016" w:header="720" w:footer="720" w:gutter="0"/>
          <w:cols w:space="720"/>
        </w:sectPr>
      </w:pPr>
      <w:r>
        <w:rPr>
          <w:sz w:val="2"/>
          <w:szCs w:val="2"/>
        </w:rPr>
        <w:t>bbbbbbbb</w:t>
      </w:r>
    </w:p>
    <w:p w:rsidR="00B139FC" w:rsidRDefault="00B139FC" w:rsidP="00B139FC">
      <w:pPr>
        <w:pStyle w:val="Caption"/>
        <w:jc w:val="center"/>
      </w:pPr>
      <w:bookmarkStart w:id="29" w:name="_Toc184023885"/>
      <w:bookmarkStart w:id="30" w:name="_Toc184024031"/>
      <w:r w:rsidRPr="00897289">
        <w:rPr>
          <w:color w:val="auto"/>
          <w:sz w:val="24"/>
        </w:rPr>
        <w:lastRenderedPageBreak/>
        <w:t>Tabel 2.1 Jurnal Pembanding (Lanjutan)</w:t>
      </w:r>
      <w:bookmarkEnd w:id="29"/>
      <w:bookmarkEnd w:id="30"/>
    </w:p>
    <w:tbl>
      <w:tblPr>
        <w:tblStyle w:val="LightShading"/>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540"/>
        <w:gridCol w:w="1890"/>
        <w:gridCol w:w="2070"/>
        <w:gridCol w:w="3150"/>
      </w:tblGrid>
      <w:tr w:rsidR="00B139FC" w:rsidTr="00B05C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rPr>
                <w:sz w:val="24"/>
                <w:szCs w:val="24"/>
              </w:rPr>
            </w:pPr>
            <w:r w:rsidRPr="004719C5">
              <w:rPr>
                <w:sz w:val="24"/>
                <w:szCs w:val="24"/>
              </w:rPr>
              <w:t>No</w:t>
            </w:r>
          </w:p>
        </w:tc>
        <w:tc>
          <w:tcPr>
            <w:tcW w:w="189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eneliti</w:t>
            </w:r>
          </w:p>
        </w:tc>
        <w:tc>
          <w:tcPr>
            <w:tcW w:w="207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Judul</w:t>
            </w:r>
          </w:p>
        </w:tc>
        <w:tc>
          <w:tcPr>
            <w:tcW w:w="315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Hasil</w:t>
            </w:r>
          </w:p>
        </w:tc>
      </w:tr>
      <w:tr w:rsidR="00B139FC" w:rsidTr="00B0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left w:val="none" w:sz="0" w:space="0" w:color="auto"/>
              <w:right w:val="none" w:sz="0" w:space="0" w:color="auto"/>
            </w:tcBorders>
            <w:shd w:val="clear" w:color="auto" w:fill="FFFFFF" w:themeFill="background1"/>
          </w:tcPr>
          <w:p w:rsidR="00B139FC" w:rsidRPr="00C22FD5" w:rsidRDefault="00B139FC" w:rsidP="00B05C13">
            <w:pPr>
              <w:spacing w:line="480" w:lineRule="auto"/>
              <w:rPr>
                <w:b w:val="0"/>
                <w:sz w:val="24"/>
                <w:szCs w:val="24"/>
              </w:rPr>
            </w:pPr>
            <w:r>
              <w:rPr>
                <w:b w:val="0"/>
                <w:sz w:val="24"/>
                <w:szCs w:val="24"/>
              </w:rPr>
              <w:t>7.</w:t>
            </w:r>
          </w:p>
        </w:tc>
        <w:tc>
          <w:tcPr>
            <w:tcW w:w="1890" w:type="dxa"/>
            <w:tcBorders>
              <w:left w:val="none" w:sz="0" w:space="0" w:color="auto"/>
              <w:right w:val="none" w:sz="0" w:space="0" w:color="auto"/>
            </w:tcBorders>
            <w:shd w:val="clear" w:color="auto" w:fill="FFFFFF" w:themeFill="background1"/>
          </w:tcPr>
          <w:p w:rsidR="00B139FC" w:rsidRPr="00C22FD5" w:rsidRDefault="00A264C0" w:rsidP="00B05C13">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A264C0">
              <w:rPr>
                <w:sz w:val="24"/>
              </w:rPr>
              <w:t>Haf</w:t>
            </w:r>
            <w:r w:rsidR="004C3FB5">
              <w:rPr>
                <w:sz w:val="24"/>
              </w:rPr>
              <w:t>nidar Hafnidar, Camelia Bakker</w:t>
            </w:r>
            <w:r w:rsidR="00B139FC">
              <w:rPr>
                <w:sz w:val="24"/>
              </w:rPr>
              <w:t xml:space="preserve"> (2023)</w:t>
            </w:r>
          </w:p>
        </w:tc>
        <w:tc>
          <w:tcPr>
            <w:tcW w:w="2070" w:type="dxa"/>
            <w:tcBorders>
              <w:left w:val="none" w:sz="0" w:space="0" w:color="auto"/>
              <w:right w:val="none" w:sz="0" w:space="0" w:color="auto"/>
            </w:tcBorders>
            <w:shd w:val="clear" w:color="auto" w:fill="FFFFFF" w:themeFill="background1"/>
          </w:tcPr>
          <w:p w:rsidR="004C3FB5" w:rsidRPr="004C3FB5" w:rsidRDefault="004C3FB5" w:rsidP="004C3FB5">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sidRPr="004C3FB5">
              <w:rPr>
                <w:sz w:val="24"/>
                <w:szCs w:val="24"/>
              </w:rPr>
              <w:t>Analisis Bibliometrik tentang Perkembangan Metode dan</w:t>
            </w:r>
          </w:p>
          <w:p w:rsidR="00B139FC" w:rsidRPr="00634AE1" w:rsidRDefault="004C3FB5" w:rsidP="004C3FB5">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sidRPr="004C3FB5">
              <w:rPr>
                <w:sz w:val="24"/>
                <w:szCs w:val="24"/>
              </w:rPr>
              <w:t>Pendekatan dalam Konseling Keluarga: Sebuah Tinjauan Literatur</w:t>
            </w:r>
            <w:r>
              <w:rPr>
                <w:sz w:val="24"/>
                <w:szCs w:val="24"/>
              </w:rPr>
              <w:t>.</w:t>
            </w:r>
          </w:p>
        </w:tc>
        <w:tc>
          <w:tcPr>
            <w:tcW w:w="3150" w:type="dxa"/>
            <w:tcBorders>
              <w:left w:val="none" w:sz="0" w:space="0" w:color="auto"/>
              <w:right w:val="none" w:sz="0" w:space="0" w:color="auto"/>
            </w:tcBorders>
            <w:shd w:val="clear" w:color="auto" w:fill="FFFFFF" w:themeFill="background1"/>
          </w:tcPr>
          <w:p w:rsidR="00B139FC" w:rsidRDefault="005E534A" w:rsidP="005E534A">
            <w:pPr>
              <w:pStyle w:val="TableParagraph"/>
              <w:tabs>
                <w:tab w:val="left" w:pos="1710"/>
              </w:tabs>
              <w:spacing w:line="360" w:lineRule="auto"/>
              <w:ind w:left="0" w:right="95"/>
              <w:jc w:val="both"/>
              <w:cnfStyle w:val="000000100000" w:firstRow="0" w:lastRow="0" w:firstColumn="0" w:lastColumn="0" w:oddVBand="0" w:evenVBand="0" w:oddHBand="1" w:evenHBand="0" w:firstRowFirstColumn="0" w:firstRowLastColumn="0" w:lastRowFirstColumn="0" w:lastRowLastColumn="0"/>
              <w:rPr>
                <w:sz w:val="24"/>
              </w:rPr>
            </w:pPr>
            <w:r w:rsidRPr="005E534A">
              <w:rPr>
                <w:sz w:val="24"/>
              </w:rPr>
              <w:t>Untuk mengeksplorasi perkembangan metode dan pendekatan dalam konseling keluarga</w:t>
            </w:r>
            <w:r>
              <w:rPr>
                <w:sz w:val="24"/>
              </w:rPr>
              <w:t xml:space="preserve"> </w:t>
            </w:r>
            <w:r w:rsidRPr="005E534A">
              <w:rPr>
                <w:sz w:val="24"/>
              </w:rPr>
              <w:t>secara komprehensif, analisis bibliometrik dipilih sebagai metode</w:t>
            </w:r>
            <w:r>
              <w:rPr>
                <w:sz w:val="24"/>
              </w:rPr>
              <w:t xml:space="preserve"> penelitian utama. Bibliometrik </w:t>
            </w:r>
            <w:r w:rsidRPr="005E534A">
              <w:rPr>
                <w:sz w:val="24"/>
              </w:rPr>
              <w:t>adalah pendekatan penelitian kuantitatif yang melibatkan analisis sta</w:t>
            </w:r>
            <w:r>
              <w:rPr>
                <w:sz w:val="24"/>
              </w:rPr>
              <w:t xml:space="preserve">tistik dari pola, hubungan, dan </w:t>
            </w:r>
            <w:r w:rsidRPr="005E534A">
              <w:rPr>
                <w:sz w:val="24"/>
              </w:rPr>
              <w:t>tren dalam sebuah literatur</w:t>
            </w:r>
            <w:r w:rsidR="008D08F8">
              <w:rPr>
                <w:sz w:val="24"/>
              </w:rPr>
              <w:fldChar w:fldCharType="begin" w:fldLock="1"/>
            </w:r>
            <w:r w:rsidR="008D08F8">
              <w:rPr>
                <w:sz w:val="24"/>
              </w:rPr>
              <w:instrText>ADDIN CSL_CITATION {"citationItems":[{"id":"ITEM-1","itemData":{"DOI":"10.58812/jpkws.v1i05.866","abstract":"Analisis bibliometrik ini menyelidiki perkembangan metode dan pendekatan dalam konseling keluarga, dengan menggunakan pemeriksaan yang komprehensif terhadap kata kunci dalam literatur yang ada. Penelitian ini mengeksplorasi kemunculan istilah-istilah tertentu yang paling banyak dan paling sedikit, menyoroti tema-tema yang berulang dan penekanan yang berkembang dalam penelitian dan praktik konseling keluarga. Temuan-temuannya mengungkapkan sebuah bidang yang ditandai dengan pendekatan terapeutik yang beragam, fokus yang berkelanjutan pada dinamika perkawinan, dan pengakuan yang semakin besar terhadap persinggungan antara dinamika keluarga dan konteks pendidikan. Kompetensi budaya, inklusivitas, dan pertimbangan etika muncul sebagai pertimbangan utama, yang mencerminkan komitmen untuk menyediakan layanan konseling keluarga yang efektif dan sensitif. Implikasi untuk praktisi, pendidik, dan peneliti dibahas, dengan menekankan pentingnya untuk tetap selaras dengan dinamika keluarga yang terus berkembang dan merangkul intervensi yang inovatif. Analisis ini memberikan kontribusi pada pemahaman yang bernuansa tentang prioritas dan tantangan saat ini dalam konseling keluarga, memandu penelitian dan pengembangan praktik di masa depan.","author":[{"dropping-particle":"","family":"Hafnidar","given":"Hafnidar","non-dropping-particle":"","parse-names":false,"suffix":""},{"dropping-particle":"","family":"Bakker","given":"Camelia","non-dropping-particle":"","parse-names":false,"suffix":""}],"container-title":"Jurnal Psikologi dan Konseling West Science","id":"ITEM-1","issue":"05","issued":{"date-parts":[["2023"]]},"page":"261-272","title":"Analisis Bibliometrik tentang Perkembangan Metode dan Pendekatan dalam Konseling Keluarga: Sebuah Tinjauan Literatur","type":"article-journal","volume":"1"},"uris":["http://www.mendeley.com/documents/?uuid=639503ff-1ff8-4ca0-a2df-e3f66be61321"]}],"mendeley":{"formattedCitation":"[12]","plainTextFormattedCitation":"[12]","previouslyFormattedCitation":"[12]"},"properties":{"noteIndex":0},"schema":"https://github.com/citation-style-language/schema/raw/master/csl-citation.json"}</w:instrText>
            </w:r>
            <w:r w:rsidR="008D08F8">
              <w:rPr>
                <w:sz w:val="24"/>
              </w:rPr>
              <w:fldChar w:fldCharType="separate"/>
            </w:r>
            <w:r w:rsidR="008D08F8" w:rsidRPr="008D08F8">
              <w:rPr>
                <w:noProof/>
                <w:sz w:val="24"/>
              </w:rPr>
              <w:t>[12]</w:t>
            </w:r>
            <w:r w:rsidR="008D08F8">
              <w:rPr>
                <w:sz w:val="24"/>
              </w:rPr>
              <w:fldChar w:fldCharType="end"/>
            </w:r>
            <w:r w:rsidRPr="005E534A">
              <w:rPr>
                <w:sz w:val="24"/>
              </w:rPr>
              <w:t>.</w:t>
            </w:r>
          </w:p>
        </w:tc>
      </w:tr>
      <w:tr w:rsidR="00B139FC" w:rsidTr="00B05C13">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B139FC" w:rsidRPr="00C22FD5" w:rsidRDefault="00B139FC" w:rsidP="00B05C13">
            <w:pPr>
              <w:spacing w:line="480" w:lineRule="auto"/>
              <w:rPr>
                <w:b w:val="0"/>
                <w:sz w:val="24"/>
                <w:szCs w:val="24"/>
              </w:rPr>
            </w:pPr>
            <w:r>
              <w:rPr>
                <w:b w:val="0"/>
                <w:sz w:val="24"/>
                <w:szCs w:val="24"/>
              </w:rPr>
              <w:t xml:space="preserve">8. </w:t>
            </w:r>
          </w:p>
        </w:tc>
        <w:tc>
          <w:tcPr>
            <w:tcW w:w="1890" w:type="dxa"/>
            <w:shd w:val="clear" w:color="auto" w:fill="FFFFFF" w:themeFill="background1"/>
          </w:tcPr>
          <w:p w:rsidR="00B139FC" w:rsidRPr="00C22FD5" w:rsidRDefault="005E534A" w:rsidP="00B05C13">
            <w:pPr>
              <w:spacing w:line="480" w:lineRule="auto"/>
              <w:outlineLvl w:val="1"/>
              <w:cnfStyle w:val="000000000000" w:firstRow="0" w:lastRow="0" w:firstColumn="0" w:lastColumn="0" w:oddVBand="0" w:evenVBand="0" w:oddHBand="0" w:evenHBand="0" w:firstRowFirstColumn="0" w:firstRowLastColumn="0" w:lastRowFirstColumn="0" w:lastRowLastColumn="0"/>
              <w:rPr>
                <w:bCs/>
                <w:sz w:val="24"/>
                <w:szCs w:val="24"/>
              </w:rPr>
            </w:pPr>
            <w:bookmarkStart w:id="31" w:name="_Toc184023886"/>
            <w:bookmarkStart w:id="32" w:name="_Toc184024032"/>
            <w:bookmarkStart w:id="33" w:name="_Toc184504212"/>
            <w:bookmarkStart w:id="34" w:name="_Toc198558648"/>
            <w:bookmarkStart w:id="35" w:name="_Toc198816390"/>
            <w:bookmarkStart w:id="36" w:name="_Toc198816634"/>
            <w:r w:rsidRPr="005E534A">
              <w:rPr>
                <w:sz w:val="24"/>
              </w:rPr>
              <w:t>Ririn Erli</w:t>
            </w:r>
            <w:r>
              <w:rPr>
                <w:sz w:val="24"/>
              </w:rPr>
              <w:t>na, I Gusti Ayu Vidya Astuti</w:t>
            </w:r>
            <w:r w:rsidRPr="005E534A">
              <w:rPr>
                <w:sz w:val="24"/>
              </w:rPr>
              <w:t>, Natasya Veron</w:t>
            </w:r>
            <w:r>
              <w:rPr>
                <w:sz w:val="24"/>
              </w:rPr>
              <w:t>ica Azzahra, Rheananda Alika (2024</w:t>
            </w:r>
            <w:r w:rsidR="00B139FC">
              <w:rPr>
                <w:sz w:val="24"/>
              </w:rPr>
              <w:t>)</w:t>
            </w:r>
            <w:bookmarkEnd w:id="31"/>
            <w:bookmarkEnd w:id="32"/>
            <w:bookmarkEnd w:id="33"/>
            <w:bookmarkEnd w:id="34"/>
            <w:bookmarkEnd w:id="35"/>
            <w:bookmarkEnd w:id="36"/>
          </w:p>
        </w:tc>
        <w:tc>
          <w:tcPr>
            <w:tcW w:w="2070" w:type="dxa"/>
            <w:shd w:val="clear" w:color="auto" w:fill="FFFFFF" w:themeFill="background1"/>
          </w:tcPr>
          <w:p w:rsidR="005E534A" w:rsidRPr="00ED625B" w:rsidRDefault="00ED625B" w:rsidP="00ED625B">
            <w:pPr>
              <w:pStyle w:val="TableParagraph"/>
              <w:spacing w:line="480" w:lineRule="auto"/>
              <w:ind w:left="0"/>
              <w:jc w:val="both"/>
              <w:cnfStyle w:val="000000000000" w:firstRow="0" w:lastRow="0" w:firstColumn="0" w:lastColumn="0" w:oddVBand="0" w:evenVBand="0" w:oddHBand="0" w:evenHBand="0" w:firstRowFirstColumn="0" w:firstRowLastColumn="0" w:lastRowFirstColumn="0" w:lastRowLastColumn="0"/>
              <w:rPr>
                <w:sz w:val="24"/>
              </w:rPr>
            </w:pPr>
            <w:r w:rsidRPr="00ED625B">
              <w:rPr>
                <w:sz w:val="24"/>
              </w:rPr>
              <w:t>Analisis Bibliometrik Metode Decision Tree Menggunakan</w:t>
            </w:r>
          </w:p>
          <w:p w:rsidR="00B139FC" w:rsidRPr="005A76DF" w:rsidRDefault="00ED625B" w:rsidP="00ED625B">
            <w:pPr>
              <w:pStyle w:val="TableParagraph"/>
              <w:tabs>
                <w:tab w:val="left" w:pos="1336"/>
              </w:tabs>
              <w:spacing w:line="480" w:lineRule="auto"/>
              <w:ind w:left="0"/>
              <w:jc w:val="both"/>
              <w:cnfStyle w:val="000000000000" w:firstRow="0" w:lastRow="0" w:firstColumn="0" w:lastColumn="0" w:oddVBand="0" w:evenVBand="0" w:oddHBand="0" w:evenHBand="0" w:firstRowFirstColumn="0" w:firstRowLastColumn="0" w:lastRowFirstColumn="0" w:lastRowLastColumn="0"/>
              <w:rPr>
                <w:sz w:val="24"/>
              </w:rPr>
            </w:pPr>
            <w:r w:rsidRPr="00ED625B">
              <w:rPr>
                <w:sz w:val="24"/>
              </w:rPr>
              <w:t>Vosviewer</w:t>
            </w:r>
          </w:p>
        </w:tc>
        <w:tc>
          <w:tcPr>
            <w:tcW w:w="3150" w:type="dxa"/>
            <w:shd w:val="clear" w:color="auto" w:fill="FFFFFF" w:themeFill="background1"/>
          </w:tcPr>
          <w:p w:rsidR="00B139FC" w:rsidRPr="00ED625B" w:rsidRDefault="00ED625B" w:rsidP="00ED625B">
            <w:pPr>
              <w:spacing w:line="480" w:lineRule="auto"/>
              <w:jc w:val="both"/>
              <w:cnfStyle w:val="000000000000" w:firstRow="0" w:lastRow="0" w:firstColumn="0" w:lastColumn="0" w:oddVBand="0" w:evenVBand="0" w:oddHBand="0" w:evenHBand="0" w:firstRowFirstColumn="0" w:firstRowLastColumn="0" w:lastRowFirstColumn="0" w:lastRowLastColumn="0"/>
              <w:rPr>
                <w:sz w:val="24"/>
              </w:rPr>
            </w:pPr>
            <w:r w:rsidRPr="00ED625B">
              <w:rPr>
                <w:sz w:val="24"/>
              </w:rPr>
              <w:t>Analisis bibliometrik membantu para peneliti yang ingin men</w:t>
            </w:r>
            <w:r>
              <w:rPr>
                <w:sz w:val="24"/>
              </w:rPr>
              <w:t xml:space="preserve">ganalisis tren publikasi karena </w:t>
            </w:r>
            <w:r w:rsidRPr="00ED625B">
              <w:rPr>
                <w:sz w:val="24"/>
              </w:rPr>
              <w:t>dapat digunakan untuk mengevaluasi hasil penelitian dalam ber</w:t>
            </w:r>
            <w:r>
              <w:rPr>
                <w:sz w:val="24"/>
              </w:rPr>
              <w:t>bagai bidang studi</w:t>
            </w:r>
            <w:r w:rsidR="008D08F8">
              <w:rPr>
                <w:sz w:val="24"/>
              </w:rPr>
              <w:fldChar w:fldCharType="begin" w:fldLock="1"/>
            </w:r>
            <w:r w:rsidR="008D08F8">
              <w:rPr>
                <w:sz w:val="24"/>
              </w:rPr>
              <w:instrText>ADDIN CSL_CITATION {"citationItems":[{"id":"ITEM-1","itemData":{"abstract":"Penelitian ini mengkaji perkembangan penelitian di bidang pengambilan keputusan dengan menggunakan metode pohon keputusan. Penelitian ini bertujuan untuk mengetahui: (1) perkembangan jumlah publikasi artikel mengenai topik penggunaan metode pohon keputusan (decision tree) dari tahun 2018 sampai tahun 2023; (2) jurnal inti publikasi internasional menurut metode pohon keputusan; (3) peta perkembangan publikasi artikel penelitian pohon keputusan. Pengumpulan data dilakukan dengan pencarian Google Scholar menggunakan pohon keputusan sebagai kata kunci yang terdapat pada judul artikel, abstrak, dan kata kunci selama periode 2018-2023. Data terkait jumlah terbitan per tahun berupa jurnal/artikel dengan topik pohon keputusan dianalisis dengan menggunakan software excel. Lalu pada VOSviewer data akan diolah menjadi bentuk jaringan pemetaan dari kata kunci “decision tree” dan tren perkembangan publikasi artikel dengan topik penggunaan metode decision tree. Hasil kajian menunjukkan perkembangan dan pertumbuhan yang teridentifikasi pada Google Scholar mencapai hasil tertinggi dari tahun 2018 hingga 2023 yaitu pada tahun 2018 yang mencapai 298 edisi (30%) dan publikasi internasional terbanyak yang diterbitkan dalam jurnal IEE adalah 28 artikel.","author":[{"dropping-particle":"","family":"Erlina","given":"Ririn","non-dropping-particle":"","parse-names":false,"suffix":""},{"dropping-particle":"","family":"Astuti","given":"I Gusti Ayu Vidya","non-dropping-particle":"","parse-names":false,"suffix":""},{"dropping-particle":"","family":"Azzahra","given":"Natasya Veronica","non-dropping-particle":"","parse-names":false,"suffix":""},{"dropping-particle":"","family":"Alika","given":"Rheananda","non-dropping-particle":"","parse-names":false,"suffix":""}],"container-title":"Neraca : Jurnal Ekonomi, Manajemen dan Akuntansi","id":"ITEM-1","issue":"2","issued":{"date-parts":[["2024"]]},"page":"578","title":"Analisis Bibliometrik Metode Decision Tree Menggunakan Vosviewer","type":"article-journal","volume":"2"},"uris":["http://www.mendeley.com/documents/?uuid=cecea01a-d895-473d-b418-a739460c07f8"]}],"mendeley":{"formattedCitation":"[13]","plainTextFormattedCitation":"[13]","previouslyFormattedCitation":"[13]"},"properties":{"noteIndex":0},"schema":"https://github.com/citation-style-language/schema/raw/master/csl-citation.json"}</w:instrText>
            </w:r>
            <w:r w:rsidR="008D08F8">
              <w:rPr>
                <w:sz w:val="24"/>
              </w:rPr>
              <w:fldChar w:fldCharType="separate"/>
            </w:r>
            <w:r w:rsidR="008D08F8" w:rsidRPr="008D08F8">
              <w:rPr>
                <w:noProof/>
                <w:sz w:val="24"/>
              </w:rPr>
              <w:t>[13]</w:t>
            </w:r>
            <w:r w:rsidR="008D08F8">
              <w:rPr>
                <w:sz w:val="24"/>
              </w:rPr>
              <w:fldChar w:fldCharType="end"/>
            </w:r>
            <w:r w:rsidRPr="00ED625B">
              <w:rPr>
                <w:sz w:val="24"/>
              </w:rPr>
              <w:t>.</w:t>
            </w:r>
          </w:p>
        </w:tc>
      </w:tr>
    </w:tbl>
    <w:p w:rsidR="00B139FC" w:rsidRDefault="00B139FC" w:rsidP="00B139FC">
      <w:pPr>
        <w:rPr>
          <w:sz w:val="2"/>
          <w:szCs w:val="2"/>
        </w:rPr>
        <w:sectPr w:rsidR="00B139FC" w:rsidSect="003A2977">
          <w:type w:val="nextColumn"/>
          <w:pgSz w:w="11900" w:h="16820"/>
          <w:pgMar w:top="1872" w:right="432" w:bottom="1872" w:left="2016" w:header="720" w:footer="720" w:gutter="0"/>
          <w:cols w:space="720"/>
        </w:sectPr>
      </w:pPr>
    </w:p>
    <w:p w:rsidR="00B139FC" w:rsidRDefault="00B139FC" w:rsidP="00B139FC">
      <w:pPr>
        <w:pStyle w:val="Caption"/>
        <w:jc w:val="center"/>
      </w:pPr>
      <w:bookmarkStart w:id="37" w:name="_Toc184025228"/>
      <w:r w:rsidRPr="00897289">
        <w:rPr>
          <w:color w:val="auto"/>
          <w:sz w:val="24"/>
        </w:rPr>
        <w:lastRenderedPageBreak/>
        <w:t xml:space="preserve">Tabel 2. </w:t>
      </w:r>
      <w:r>
        <w:rPr>
          <w:color w:val="auto"/>
          <w:sz w:val="24"/>
        </w:rPr>
        <w:t>1</w:t>
      </w:r>
      <w:r w:rsidRPr="00897289">
        <w:rPr>
          <w:color w:val="auto"/>
          <w:sz w:val="24"/>
        </w:rPr>
        <w:t xml:space="preserve"> Jurnal Pembanding (Lanjutan)</w:t>
      </w:r>
      <w:bookmarkEnd w:id="37"/>
    </w:p>
    <w:tbl>
      <w:tblPr>
        <w:tblStyle w:val="LightShading"/>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540"/>
        <w:gridCol w:w="1890"/>
        <w:gridCol w:w="2070"/>
        <w:gridCol w:w="3150"/>
      </w:tblGrid>
      <w:tr w:rsidR="00B139FC" w:rsidTr="00B05C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rPr>
                <w:sz w:val="24"/>
                <w:szCs w:val="24"/>
              </w:rPr>
            </w:pPr>
            <w:r w:rsidRPr="004719C5">
              <w:rPr>
                <w:sz w:val="24"/>
                <w:szCs w:val="24"/>
              </w:rPr>
              <w:t>No</w:t>
            </w:r>
          </w:p>
        </w:tc>
        <w:tc>
          <w:tcPr>
            <w:tcW w:w="189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eneliti</w:t>
            </w:r>
          </w:p>
        </w:tc>
        <w:tc>
          <w:tcPr>
            <w:tcW w:w="207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Judul</w:t>
            </w:r>
          </w:p>
        </w:tc>
        <w:tc>
          <w:tcPr>
            <w:tcW w:w="3150" w:type="dxa"/>
            <w:tcBorders>
              <w:top w:val="none" w:sz="0" w:space="0" w:color="auto"/>
              <w:left w:val="none" w:sz="0" w:space="0" w:color="auto"/>
              <w:bottom w:val="none" w:sz="0" w:space="0" w:color="auto"/>
              <w:right w:val="none" w:sz="0" w:space="0" w:color="auto"/>
            </w:tcBorders>
            <w:shd w:val="clear" w:color="auto" w:fill="FFFFFF" w:themeFill="background1"/>
          </w:tcPr>
          <w:p w:rsidR="00B139FC" w:rsidRPr="004719C5" w:rsidRDefault="00B139FC" w:rsidP="00B05C13">
            <w:pPr>
              <w:spacing w:line="48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Hasil</w:t>
            </w:r>
          </w:p>
        </w:tc>
      </w:tr>
      <w:tr w:rsidR="00B139FC" w:rsidTr="00B0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left w:val="none" w:sz="0" w:space="0" w:color="auto"/>
              <w:right w:val="none" w:sz="0" w:space="0" w:color="auto"/>
            </w:tcBorders>
            <w:shd w:val="clear" w:color="auto" w:fill="FFFFFF" w:themeFill="background1"/>
          </w:tcPr>
          <w:p w:rsidR="00B139FC" w:rsidRPr="00C22FD5" w:rsidRDefault="00B139FC" w:rsidP="00B05C13">
            <w:pPr>
              <w:spacing w:line="480" w:lineRule="auto"/>
              <w:rPr>
                <w:b w:val="0"/>
                <w:sz w:val="24"/>
                <w:szCs w:val="24"/>
              </w:rPr>
            </w:pPr>
            <w:r>
              <w:rPr>
                <w:b w:val="0"/>
                <w:sz w:val="24"/>
                <w:szCs w:val="24"/>
              </w:rPr>
              <w:t>9.</w:t>
            </w:r>
          </w:p>
        </w:tc>
        <w:tc>
          <w:tcPr>
            <w:tcW w:w="1890" w:type="dxa"/>
            <w:tcBorders>
              <w:left w:val="none" w:sz="0" w:space="0" w:color="auto"/>
              <w:right w:val="none" w:sz="0" w:space="0" w:color="auto"/>
            </w:tcBorders>
            <w:shd w:val="clear" w:color="auto" w:fill="FFFFFF" w:themeFill="background1"/>
          </w:tcPr>
          <w:p w:rsidR="00B139FC" w:rsidRPr="00C22FD5" w:rsidRDefault="006F7DF6" w:rsidP="00B05C13">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rPr>
              <w:t>Novia Hasdyna, Mutasar</w:t>
            </w:r>
            <w:r w:rsidR="00F36960" w:rsidRPr="00F36960">
              <w:rPr>
                <w:sz w:val="24"/>
              </w:rPr>
              <w:t xml:space="preserve">, Ulfi Khairati </w:t>
            </w:r>
            <w:r>
              <w:rPr>
                <w:sz w:val="24"/>
              </w:rPr>
              <w:t xml:space="preserve"> </w:t>
            </w:r>
            <w:r w:rsidR="00B139FC">
              <w:rPr>
                <w:sz w:val="24"/>
              </w:rPr>
              <w:t>(2021)</w:t>
            </w:r>
          </w:p>
        </w:tc>
        <w:tc>
          <w:tcPr>
            <w:tcW w:w="2070" w:type="dxa"/>
            <w:tcBorders>
              <w:left w:val="none" w:sz="0" w:space="0" w:color="auto"/>
              <w:right w:val="none" w:sz="0" w:space="0" w:color="auto"/>
            </w:tcBorders>
            <w:shd w:val="clear" w:color="auto" w:fill="FFFFFF" w:themeFill="background1"/>
          </w:tcPr>
          <w:p w:rsidR="006F7DF6" w:rsidRPr="006F7DF6" w:rsidRDefault="006F7DF6" w:rsidP="006F7DF6">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sidRPr="006F7DF6">
              <w:rPr>
                <w:sz w:val="24"/>
                <w:szCs w:val="24"/>
              </w:rPr>
              <w:t>Analisis Metode Moora Dalam Sistem Seleksi</w:t>
            </w:r>
          </w:p>
          <w:p w:rsidR="006F7DF6" w:rsidRPr="006F7DF6" w:rsidRDefault="006F7DF6" w:rsidP="006F7DF6">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sidRPr="006F7DF6">
              <w:rPr>
                <w:sz w:val="24"/>
                <w:szCs w:val="24"/>
              </w:rPr>
              <w:t>Penerimaan Karyawan Pada Perumda Tirta</w:t>
            </w:r>
          </w:p>
          <w:p w:rsidR="00B139FC" w:rsidRPr="00634AE1" w:rsidRDefault="006F7DF6" w:rsidP="006F7DF6">
            <w:pPr>
              <w:spacing w:line="480" w:lineRule="auto"/>
              <w:contextualSpacing/>
              <w:jc w:val="both"/>
              <w:cnfStyle w:val="000000100000" w:firstRow="0" w:lastRow="0" w:firstColumn="0" w:lastColumn="0" w:oddVBand="0" w:evenVBand="0" w:oddHBand="1" w:evenHBand="0" w:firstRowFirstColumn="0" w:firstRowLastColumn="0" w:lastRowFirstColumn="0" w:lastRowLastColumn="0"/>
              <w:rPr>
                <w:sz w:val="24"/>
                <w:szCs w:val="24"/>
              </w:rPr>
            </w:pPr>
            <w:r w:rsidRPr="006F7DF6">
              <w:rPr>
                <w:sz w:val="24"/>
                <w:szCs w:val="24"/>
              </w:rPr>
              <w:t>Pase Aceh Utar</w:t>
            </w:r>
          </w:p>
        </w:tc>
        <w:tc>
          <w:tcPr>
            <w:tcW w:w="3150" w:type="dxa"/>
            <w:tcBorders>
              <w:left w:val="none" w:sz="0" w:space="0" w:color="auto"/>
              <w:right w:val="none" w:sz="0" w:space="0" w:color="auto"/>
            </w:tcBorders>
            <w:shd w:val="clear" w:color="auto" w:fill="FFFFFF" w:themeFill="background1"/>
          </w:tcPr>
          <w:p w:rsidR="006F7DF6" w:rsidRPr="006F7DF6" w:rsidRDefault="006F7DF6" w:rsidP="006F7DF6">
            <w:pPr>
              <w:pStyle w:val="TableParagraph"/>
              <w:tabs>
                <w:tab w:val="left" w:pos="1710"/>
              </w:tabs>
              <w:spacing w:line="480" w:lineRule="auto"/>
              <w:ind w:left="104" w:right="95"/>
              <w:jc w:val="both"/>
              <w:cnfStyle w:val="000000100000" w:firstRow="0" w:lastRow="0" w:firstColumn="0" w:lastColumn="0" w:oddVBand="0" w:evenVBand="0" w:oddHBand="1" w:evenHBand="0" w:firstRowFirstColumn="0" w:firstRowLastColumn="0" w:lastRowFirstColumn="0" w:lastRowLastColumn="0"/>
              <w:rPr>
                <w:sz w:val="24"/>
              </w:rPr>
            </w:pPr>
            <w:r w:rsidRPr="006F7DF6">
              <w:rPr>
                <w:sz w:val="24"/>
              </w:rPr>
              <w:t>Berdasarkan hasil penelitian dapat disimpulkan bahwa pada penelitian ini</w:t>
            </w:r>
          </w:p>
          <w:p w:rsidR="006F7DF6" w:rsidRPr="006F7DF6" w:rsidRDefault="006F7DF6" w:rsidP="006F7DF6">
            <w:pPr>
              <w:pStyle w:val="TableParagraph"/>
              <w:tabs>
                <w:tab w:val="left" w:pos="1710"/>
              </w:tabs>
              <w:spacing w:line="480" w:lineRule="auto"/>
              <w:ind w:left="104" w:right="95"/>
              <w:jc w:val="both"/>
              <w:cnfStyle w:val="000000100000" w:firstRow="0" w:lastRow="0" w:firstColumn="0" w:lastColumn="0" w:oddVBand="0" w:evenVBand="0" w:oddHBand="1" w:evenHBand="0" w:firstRowFirstColumn="0" w:firstRowLastColumn="0" w:lastRowFirstColumn="0" w:lastRowLastColumn="0"/>
              <w:rPr>
                <w:sz w:val="24"/>
              </w:rPr>
            </w:pPr>
            <w:r w:rsidRPr="006F7DF6">
              <w:rPr>
                <w:sz w:val="24"/>
              </w:rPr>
              <w:t>metode MOORA berhasil diterapkan dalam sistem penyeleksian karyawan Perumda</w:t>
            </w:r>
          </w:p>
          <w:p w:rsidR="00B139FC" w:rsidRDefault="006F7DF6" w:rsidP="006F7DF6">
            <w:pPr>
              <w:pStyle w:val="TableParagraph"/>
              <w:tabs>
                <w:tab w:val="left" w:pos="1710"/>
              </w:tabs>
              <w:spacing w:line="480" w:lineRule="auto"/>
              <w:ind w:left="104" w:right="95"/>
              <w:jc w:val="both"/>
              <w:cnfStyle w:val="000000100000" w:firstRow="0" w:lastRow="0" w:firstColumn="0" w:lastColumn="0" w:oddVBand="0" w:evenVBand="0" w:oddHBand="1" w:evenHBand="0" w:firstRowFirstColumn="0" w:firstRowLastColumn="0" w:lastRowFirstColumn="0" w:lastRowLastColumn="0"/>
              <w:rPr>
                <w:sz w:val="24"/>
              </w:rPr>
            </w:pPr>
            <w:r w:rsidRPr="006F7DF6">
              <w:rPr>
                <w:sz w:val="24"/>
              </w:rPr>
              <w:t>Tirta Pase Aceh Utara berbasis web</w:t>
            </w:r>
            <w:r w:rsidR="008D08F8">
              <w:rPr>
                <w:sz w:val="24"/>
              </w:rPr>
              <w:fldChar w:fldCharType="begin" w:fldLock="1"/>
            </w:r>
            <w:r w:rsidR="008D08F8">
              <w:rPr>
                <w:sz w:val="24"/>
              </w:rPr>
              <w:instrText>ADDIN CSL_CITATION {"citationItems":[{"id":"ITEM-1","itemData":{"DOI":"10.29103/sisfo.v6i1.8073","ISSN":"2598-599X","abstract":"Proses penerimaan karyawan baru di Perumda Tirta Pase Aceh Utara, data yang diperoleh dari hasil seleksi masih menggunakan cara manual yang dapat menghabiskan waktu dan tenaga bagi Human Resources Department (HRD) perusahaan. Penelitian ini bertujuan menerapkan sebuah sistem pendukung keputusan dengan menggunakan metode Multi Objective Optimization on the basis of Ratio Analysis (MOORA) dalam melakukan proses penyeleksian karyawan baru pada Perumda Tirta Pase Aceh Utara.  Multi Objective Optimization on the basis of Ratio Analysis (MOORA) memiliki tahapan proses dalam menentukan nilai kriteria, bobot, alternatife  sehingga hasil penelitian ini mampu memberikan nilai perangkingan terhadap karyawan terbaik dan menjadi rekomendasi bagi Human Resources Department (HRD) perusahaan dalam menentukan hasil seleksi karyawan. Adapun pembuatan sistem dibangun berbasis web. Hasil metode moora adalah A1             dengan 0,25300731, 0,17484539 0,078161917, peringkat ke-5. sedangkan peringkat pertama A4     0,400386782, 0,13259626, 0,267790523. hasil rekomendasi dalam sistem adalah boidah peringkat pertama, jamal, samiun, raudah dan maimunah.","author":[{"dropping-particle":"","family":"Hasdyna","given":"Novia","non-dropping-particle":"","parse-names":false,"suffix":""},{"dropping-particle":"","family":"Mutasar","given":"Mutasar","non-dropping-particle":"","parse-names":false,"suffix":""},{"dropping-particle":"","family":"Khairati","given":"Ulfi","non-dropping-particle":"","parse-names":false,"suffix":""}],"container-title":"Sisfo: Jurnal Ilmiah Sistem Informasi","id":"ITEM-1","issue":"1","issued":{"date-parts":[["2022"]]},"page":"115","title":"Analisis Metode Moora Dalam Sistem Seleksi Penerimaan Karyawan Pada Perumda Tirta Pase Aceh Utara","type":"article-journal","volume":"6"},"uris":["http://www.mendeley.com/documents/?uuid=4c50f498-642c-412d-aed7-9be1687c0cca"]}],"mendeley":{"formattedCitation":"[14]","plainTextFormattedCitation":"[14]","previouslyFormattedCitation":"[14]"},"properties":{"noteIndex":0},"schema":"https://github.com/citation-style-language/schema/raw/master/csl-citation.json"}</w:instrText>
            </w:r>
            <w:r w:rsidR="008D08F8">
              <w:rPr>
                <w:sz w:val="24"/>
              </w:rPr>
              <w:fldChar w:fldCharType="separate"/>
            </w:r>
            <w:r w:rsidR="008D08F8" w:rsidRPr="008D08F8">
              <w:rPr>
                <w:noProof/>
                <w:sz w:val="24"/>
              </w:rPr>
              <w:t>[14]</w:t>
            </w:r>
            <w:r w:rsidR="008D08F8">
              <w:rPr>
                <w:sz w:val="24"/>
              </w:rPr>
              <w:fldChar w:fldCharType="end"/>
            </w:r>
            <w:r w:rsidRPr="006F7DF6">
              <w:rPr>
                <w:sz w:val="24"/>
              </w:rPr>
              <w:t>.</w:t>
            </w:r>
          </w:p>
        </w:tc>
      </w:tr>
      <w:tr w:rsidR="00B139FC" w:rsidTr="00B05C13">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B139FC" w:rsidRPr="00C22FD5" w:rsidRDefault="00B139FC" w:rsidP="00B05C13">
            <w:pPr>
              <w:spacing w:line="480" w:lineRule="auto"/>
              <w:rPr>
                <w:b w:val="0"/>
                <w:sz w:val="24"/>
                <w:szCs w:val="24"/>
              </w:rPr>
            </w:pPr>
            <w:r>
              <w:rPr>
                <w:b w:val="0"/>
                <w:sz w:val="24"/>
                <w:szCs w:val="24"/>
              </w:rPr>
              <w:t xml:space="preserve">10. </w:t>
            </w:r>
          </w:p>
        </w:tc>
        <w:tc>
          <w:tcPr>
            <w:tcW w:w="1890" w:type="dxa"/>
            <w:shd w:val="clear" w:color="auto" w:fill="FFFFFF" w:themeFill="background1"/>
          </w:tcPr>
          <w:p w:rsidR="00B139FC" w:rsidRPr="00C22FD5" w:rsidRDefault="006F7DF6" w:rsidP="00B05C13">
            <w:pPr>
              <w:spacing w:line="480" w:lineRule="auto"/>
              <w:outlineLvl w:val="1"/>
              <w:cnfStyle w:val="000000000000" w:firstRow="0" w:lastRow="0" w:firstColumn="0" w:lastColumn="0" w:oddVBand="0" w:evenVBand="0" w:oddHBand="0" w:evenHBand="0" w:firstRowFirstColumn="0" w:firstRowLastColumn="0" w:lastRowFirstColumn="0" w:lastRowLastColumn="0"/>
              <w:rPr>
                <w:bCs/>
                <w:sz w:val="24"/>
                <w:szCs w:val="24"/>
              </w:rPr>
            </w:pPr>
            <w:bookmarkStart w:id="38" w:name="_Toc184023888"/>
            <w:bookmarkStart w:id="39" w:name="_Toc184024034"/>
            <w:bookmarkStart w:id="40" w:name="_Toc184504213"/>
            <w:bookmarkStart w:id="41" w:name="_Toc198558649"/>
            <w:bookmarkStart w:id="42" w:name="_Toc198816391"/>
            <w:bookmarkStart w:id="43" w:name="_Toc198816635"/>
            <w:r w:rsidRPr="006F7DF6">
              <w:rPr>
                <w:sz w:val="24"/>
              </w:rPr>
              <w:t xml:space="preserve">Yunita Sari Siregar, Divi Handoko </w:t>
            </w:r>
            <w:r>
              <w:rPr>
                <w:sz w:val="24"/>
              </w:rPr>
              <w:t>(2022</w:t>
            </w:r>
            <w:r w:rsidR="00B139FC">
              <w:rPr>
                <w:sz w:val="24"/>
              </w:rPr>
              <w:t>)</w:t>
            </w:r>
            <w:bookmarkEnd w:id="38"/>
            <w:bookmarkEnd w:id="39"/>
            <w:bookmarkEnd w:id="40"/>
            <w:bookmarkEnd w:id="41"/>
            <w:bookmarkEnd w:id="42"/>
            <w:bookmarkEnd w:id="43"/>
          </w:p>
        </w:tc>
        <w:tc>
          <w:tcPr>
            <w:tcW w:w="2070" w:type="dxa"/>
            <w:shd w:val="clear" w:color="auto" w:fill="FFFFFF" w:themeFill="background1"/>
          </w:tcPr>
          <w:p w:rsidR="006F7DF6" w:rsidRPr="006F7DF6" w:rsidRDefault="006F7DF6" w:rsidP="006F7DF6">
            <w:pPr>
              <w:pStyle w:val="TableParagraph"/>
              <w:tabs>
                <w:tab w:val="left" w:pos="1336"/>
              </w:tabs>
              <w:spacing w:line="480" w:lineRule="auto"/>
              <w:ind w:left="0"/>
              <w:cnfStyle w:val="000000000000" w:firstRow="0" w:lastRow="0" w:firstColumn="0" w:lastColumn="0" w:oddVBand="0" w:evenVBand="0" w:oddHBand="0" w:evenHBand="0" w:firstRowFirstColumn="0" w:firstRowLastColumn="0" w:lastRowFirstColumn="0" w:lastRowLastColumn="0"/>
              <w:rPr>
                <w:sz w:val="24"/>
              </w:rPr>
            </w:pPr>
            <w:r w:rsidRPr="006F7DF6">
              <w:rPr>
                <w:sz w:val="24"/>
              </w:rPr>
              <w:t>Analisa Sistem Pendukung Keputusan Metode MOORA dan ELECTRE dalam</w:t>
            </w:r>
          </w:p>
          <w:p w:rsidR="00B139FC" w:rsidRPr="005A76DF" w:rsidRDefault="006F7DF6" w:rsidP="006F7DF6">
            <w:pPr>
              <w:pStyle w:val="TableParagraph"/>
              <w:spacing w:line="480" w:lineRule="auto"/>
              <w:ind w:left="0"/>
              <w:cnfStyle w:val="000000000000" w:firstRow="0" w:lastRow="0" w:firstColumn="0" w:lastColumn="0" w:oddVBand="0" w:evenVBand="0" w:oddHBand="0" w:evenHBand="0" w:firstRowFirstColumn="0" w:firstRowLastColumn="0" w:lastRowFirstColumn="0" w:lastRowLastColumn="0"/>
              <w:rPr>
                <w:sz w:val="24"/>
              </w:rPr>
            </w:pPr>
            <w:r w:rsidRPr="006F7DF6">
              <w:rPr>
                <w:sz w:val="24"/>
              </w:rPr>
              <w:t>Penerima Beasiswa PPA</w:t>
            </w:r>
          </w:p>
        </w:tc>
        <w:tc>
          <w:tcPr>
            <w:tcW w:w="3150" w:type="dxa"/>
            <w:shd w:val="clear" w:color="auto" w:fill="FFFFFF" w:themeFill="background1"/>
          </w:tcPr>
          <w:p w:rsidR="006F7DF6" w:rsidRPr="006F7DF6" w:rsidRDefault="006F7DF6" w:rsidP="006F7DF6">
            <w:pPr>
              <w:pStyle w:val="TableParagraph"/>
              <w:spacing w:line="480" w:lineRule="auto"/>
              <w:ind w:right="198"/>
              <w:jc w:val="both"/>
              <w:cnfStyle w:val="000000000000" w:firstRow="0" w:lastRow="0" w:firstColumn="0" w:lastColumn="0" w:oddVBand="0" w:evenVBand="0" w:oddHBand="0" w:evenHBand="0" w:firstRowFirstColumn="0" w:firstRowLastColumn="0" w:lastRowFirstColumn="0" w:lastRowLastColumn="0"/>
              <w:rPr>
                <w:sz w:val="24"/>
              </w:rPr>
            </w:pPr>
            <w:r w:rsidRPr="006F7DF6">
              <w:rPr>
                <w:sz w:val="24"/>
              </w:rPr>
              <w:t>Sistem Pendukung Keputusan merupakan suatu sistem untuk merangkaikan dan mengintegrasikan setiap sumber daya</w:t>
            </w:r>
          </w:p>
          <w:p w:rsidR="00B139FC" w:rsidRPr="00747BBA" w:rsidRDefault="006F7DF6" w:rsidP="006F7DF6">
            <w:pPr>
              <w:pStyle w:val="TableParagraph"/>
              <w:spacing w:line="480" w:lineRule="auto"/>
              <w:ind w:left="0" w:right="198"/>
              <w:jc w:val="both"/>
              <w:cnfStyle w:val="000000000000" w:firstRow="0" w:lastRow="0" w:firstColumn="0" w:lastColumn="0" w:oddVBand="0" w:evenVBand="0" w:oddHBand="0" w:evenHBand="0" w:firstRowFirstColumn="0" w:firstRowLastColumn="0" w:lastRowFirstColumn="0" w:lastRowLastColumn="0"/>
              <w:rPr>
                <w:sz w:val="24"/>
              </w:rPr>
            </w:pPr>
            <w:r w:rsidRPr="006F7DF6">
              <w:rPr>
                <w:sz w:val="24"/>
              </w:rPr>
              <w:t>intelektual dari individu dengan kemampuan komputer untuk meningkatkan kualitas keputusan yang dihasilkan</w:t>
            </w:r>
            <w:r w:rsidR="008D08F8">
              <w:rPr>
                <w:sz w:val="24"/>
              </w:rPr>
              <w:fldChar w:fldCharType="begin" w:fldLock="1"/>
            </w:r>
            <w:r w:rsidR="00B87D1A">
              <w:rPr>
                <w:sz w:val="24"/>
              </w:rPr>
              <w:instrText>ADDIN CSL_CITATION {"citationItems":[{"id":"ITEM-1","itemData":{"abstract":"… Metode MOORA adalah salah suatu metode pada sistem … Sedangkan metode ELECTRE adalah metode sistem pendukung … sistem pendukung keputusan MOORA dan ELECTRE …","author":[{"dropping-particle":"","family":"Siregar","given":"Y S","non-dropping-particle":"","parse-names":false,"suffix":""},{"dropping-particle":"","family":"Handoko","given":"D","non-dropping-particle":"","parse-names":false,"suffix":""}],"container-title":"Blend Sains Jurnal Teknik","id":"ITEM-1","issued":{"date-parts":[["2022"]]},"note":"Cited By (since 2022): 6","publisher":"jurnal.ilmubersama.com","title":"Analisa Sistem Pendukung Keputusan Metode MOORA dan ELECTRE dalam Penerima Beasiswa PPA","type":"article-journal"},"uris":["http://www.mendeley.com/documents/?uuid=03d105ea-5229-4991-a650-d00cef903420"]}],"mendeley":{"formattedCitation":"[15]","plainTextFormattedCitation":"[15]","previouslyFormattedCitation":"[15]"},"properties":{"noteIndex":0},"schema":"https://github.com/citation-style-language/schema/raw/master/csl-citation.json"}</w:instrText>
            </w:r>
            <w:r w:rsidR="008D08F8">
              <w:rPr>
                <w:sz w:val="24"/>
              </w:rPr>
              <w:fldChar w:fldCharType="separate"/>
            </w:r>
            <w:r w:rsidR="008D08F8" w:rsidRPr="008D08F8">
              <w:rPr>
                <w:noProof/>
                <w:sz w:val="24"/>
              </w:rPr>
              <w:t>[15]</w:t>
            </w:r>
            <w:r w:rsidR="008D08F8">
              <w:rPr>
                <w:sz w:val="24"/>
              </w:rPr>
              <w:fldChar w:fldCharType="end"/>
            </w:r>
            <w:r w:rsidR="00B139FC">
              <w:rPr>
                <w:sz w:val="24"/>
              </w:rPr>
              <w:t>.</w:t>
            </w:r>
          </w:p>
        </w:tc>
      </w:tr>
    </w:tbl>
    <w:p w:rsidR="006104FC" w:rsidRDefault="006104FC" w:rsidP="007E211C">
      <w:pPr>
        <w:pStyle w:val="BodyText"/>
        <w:spacing w:line="480" w:lineRule="auto"/>
        <w:ind w:right="1442"/>
        <w:jc w:val="both"/>
        <w:rPr>
          <w:b/>
        </w:rPr>
      </w:pPr>
    </w:p>
    <w:p w:rsidR="006104FC" w:rsidRPr="006104FC" w:rsidRDefault="006104FC" w:rsidP="00BE0F76">
      <w:pPr>
        <w:pStyle w:val="BodyText"/>
        <w:numPr>
          <w:ilvl w:val="0"/>
          <w:numId w:val="6"/>
        </w:numPr>
        <w:spacing w:line="480" w:lineRule="auto"/>
        <w:ind w:left="851" w:right="1442" w:hanging="567"/>
        <w:jc w:val="both"/>
        <w:outlineLvl w:val="1"/>
        <w:rPr>
          <w:b/>
        </w:rPr>
      </w:pPr>
      <w:bookmarkStart w:id="44" w:name="_Toc198816636"/>
      <w:r w:rsidRPr="006104FC">
        <w:rPr>
          <w:b/>
        </w:rPr>
        <w:lastRenderedPageBreak/>
        <w:t>Rangkuman</w:t>
      </w:r>
      <w:bookmarkEnd w:id="44"/>
    </w:p>
    <w:p w:rsidR="008F2626" w:rsidRDefault="006104FC" w:rsidP="007E211C">
      <w:pPr>
        <w:pStyle w:val="BodyText"/>
        <w:spacing w:line="480" w:lineRule="auto"/>
        <w:ind w:left="284" w:right="1372" w:firstLine="567"/>
        <w:jc w:val="both"/>
      </w:pPr>
      <w:r>
        <w:t>Berdasarkan</w:t>
      </w:r>
      <w:r>
        <w:rPr>
          <w:spacing w:val="19"/>
        </w:rPr>
        <w:t xml:space="preserve"> </w:t>
      </w:r>
      <w:r>
        <w:t>jurnal-jurnal</w:t>
      </w:r>
      <w:r>
        <w:rPr>
          <w:spacing w:val="19"/>
        </w:rPr>
        <w:t xml:space="preserve"> </w:t>
      </w:r>
      <w:r>
        <w:t>yang</w:t>
      </w:r>
      <w:r>
        <w:rPr>
          <w:spacing w:val="19"/>
        </w:rPr>
        <w:t xml:space="preserve"> </w:t>
      </w:r>
      <w:r>
        <w:t>disebutkan,</w:t>
      </w:r>
      <w:r>
        <w:rPr>
          <w:spacing w:val="19"/>
        </w:rPr>
        <w:t xml:space="preserve"> </w:t>
      </w:r>
      <w:r>
        <w:t>berikut</w:t>
      </w:r>
      <w:r>
        <w:rPr>
          <w:spacing w:val="19"/>
        </w:rPr>
        <w:t xml:space="preserve"> </w:t>
      </w:r>
      <w:r>
        <w:t>adalah</w:t>
      </w:r>
      <w:r>
        <w:rPr>
          <w:spacing w:val="19"/>
        </w:rPr>
        <w:t xml:space="preserve"> </w:t>
      </w:r>
      <w:r>
        <w:t>kesimpulan</w:t>
      </w:r>
      <w:r>
        <w:rPr>
          <w:spacing w:val="-57"/>
        </w:rPr>
        <w:t xml:space="preserve"> </w:t>
      </w:r>
      <w:r>
        <w:t>utama dari masing-masing penelitian.</w:t>
      </w:r>
    </w:p>
    <w:p w:rsidR="00D70992" w:rsidRDefault="00D70992" w:rsidP="00D70992">
      <w:pPr>
        <w:pStyle w:val="NormalWeb"/>
        <w:spacing w:before="0" w:beforeAutospacing="0" w:after="0" w:afterAutospacing="0" w:line="480" w:lineRule="auto"/>
        <w:ind w:left="284" w:right="1372" w:firstLine="567"/>
        <w:jc w:val="both"/>
        <w:rPr>
          <w:rStyle w:val="Strong"/>
          <w:b w:val="0"/>
        </w:rPr>
      </w:pPr>
      <w:r w:rsidRPr="00D70992">
        <w:rPr>
          <w:rStyle w:val="Strong"/>
          <w:b w:val="0"/>
        </w:rPr>
        <w:t>Fitriani, Ilyas, Bayu Rianto (2019), Penelitian ini menyelidiki sistem dukungan keputusan yang diberikan kepada kelompok nelayan oleh Dinas Kelautan dan Perikanan di Kabupaten Indragiri Hilir terkait bantuan hibah. Metode yang dipakai dalam studi ini adalah Simple Additive Weighting (SAW) untuk menyeleksi calon penerima bantuan. Temuan dari penelitian ini menunjukkan bahwa penerapan SAW dapat mempermudah identifikasi penerima bantuan dengan mempertimbangkan berbagai kriteria yang telah ditentukan. Meskipun SAW telah terbukti efektif, penelitian ini juga akan mengeksplorasi bagaimana penggunaan metode MOORA, yang termasuk dalam kategori metode multi-kriteria, dapat memberikan opsi lain yang mungkin lebih baik dalam hal selektivitas dan ketepatan pengambilan keputusan, khususnya dalam konteks pembobotan rasio seperti yang dilakukan dalam MOORA.</w:t>
      </w:r>
    </w:p>
    <w:p w:rsidR="00D70992" w:rsidRDefault="00D70992" w:rsidP="007E211C">
      <w:pPr>
        <w:pStyle w:val="NormalWeb"/>
        <w:spacing w:before="0" w:beforeAutospacing="0" w:after="0" w:afterAutospacing="0" w:line="480" w:lineRule="auto"/>
        <w:ind w:left="284" w:right="1372" w:firstLine="540"/>
        <w:jc w:val="both"/>
        <w:rPr>
          <w:rStyle w:val="Strong"/>
          <w:b w:val="0"/>
        </w:rPr>
      </w:pPr>
      <w:r w:rsidRPr="00D70992">
        <w:rPr>
          <w:rStyle w:val="Strong"/>
          <w:b w:val="0"/>
        </w:rPr>
        <w:t xml:space="preserve">Herman Syahputra, Samsudin (2021), Penelitian ini bertujuan untuk menciptakan sistem pendukung keputusan yang berbasis komputer untuk menentukan siapa yang mendapatkan beasiswa di Program Studi Sistem Informasi UNISI bagi mahasiswa yang kurang mampu. Dengan adanya sistem ini, proses pemilihan penerima beasiswa menjadi lebih mudah bagi pihak prodi, serta meningkatkan efisiensi dan ketepatan dalam pengambilan keputusan. Hal ini menunjukkan bahwa sistem berbasis teknologi sangat penting untuk membantu membuat keputusan yang lebih adil. Metode yang digunakan dalam penelitian ini adalah pengembangan perangkat lunak desktop, dengan data yang dimasukkan </w:t>
      </w:r>
      <w:r w:rsidRPr="00D70992">
        <w:rPr>
          <w:rStyle w:val="Strong"/>
          <w:b w:val="0"/>
        </w:rPr>
        <w:lastRenderedPageBreak/>
        <w:t>secara manual oleh operator sistem. Evaluasi dari hasil menunjukkan bahwa SPK ini mempercepat pemrosesan data dan meningkatkan akurasi hasil seleksi, sehingga mengurangi beban administrasi manual dan membuat proses penerimaan beasiswa menjadi lebih efisien.</w:t>
      </w:r>
    </w:p>
    <w:p w:rsidR="00D70992" w:rsidRDefault="00D70992" w:rsidP="007E211C">
      <w:pPr>
        <w:pStyle w:val="NormalWeb"/>
        <w:spacing w:before="0" w:beforeAutospacing="0" w:after="0" w:afterAutospacing="0" w:line="480" w:lineRule="auto"/>
        <w:ind w:left="284" w:right="1372" w:firstLine="567"/>
        <w:jc w:val="both"/>
        <w:rPr>
          <w:rStyle w:val="Strong"/>
          <w:b w:val="0"/>
        </w:rPr>
      </w:pPr>
      <w:r w:rsidRPr="00D70992">
        <w:rPr>
          <w:rStyle w:val="Strong"/>
          <w:b w:val="0"/>
        </w:rPr>
        <w:t>Ridwan Putra Mugiadi dan Oman Rusmana (2021) melakukan penelitian yang menganalisis bibliometrik mengenai perkembangan dan tren riset dalam bidang koperasi. Data yang digunakan diambil dari jurnal baik nasional maupun internasional, lalu dianalisis lewat perangkat lunak seperti VOSviewer untuk memetakan hubungan antara kata kunci, jumlah penerbitan, kerja sama penulis, dan sitasi di berbagai artikel. Hasil analisis memperlihatkan bahwa metode bibliometrik memberi gambaran kuantitatif mengenai kemajuan riset koperasi, mengidentifikasi pola di dalam publikasi, serta membantu menemukan fitur utama dari publikasi ilmiah yang relevan. Artikel ini juga menyajikan temuan yang menunjukkan bahwa tema koperasi semakin dikenal seiring dengan meningkatnya minat pada sektor ekonomi mikro, walaupun ada ketidakmerataan dalam distribusi penelitian di berbagai daerah di Indonesia. Analisis ini berfungsi untuk menunjukkan area penelitian yang dapat dimanfaatkan demi kemajuan koperasi yang lebih baik di masa depan.</w:t>
      </w:r>
    </w:p>
    <w:p w:rsidR="00D70992" w:rsidRDefault="00D70992" w:rsidP="007E211C">
      <w:pPr>
        <w:spacing w:line="480" w:lineRule="auto"/>
        <w:ind w:left="284" w:right="1372" w:firstLine="567"/>
        <w:jc w:val="both"/>
        <w:rPr>
          <w:sz w:val="24"/>
          <w:szCs w:val="24"/>
          <w:lang w:val="en-US"/>
        </w:rPr>
      </w:pPr>
      <w:r w:rsidRPr="00D70992">
        <w:rPr>
          <w:sz w:val="24"/>
          <w:szCs w:val="24"/>
          <w:lang w:val="en-US"/>
        </w:rPr>
        <w:t xml:space="preserve">Jaka Tirta Samudra dan Puji Sari Ramadhan (2022) Penelitian ini berjudul "Sistem Pendukung Keputusan Mencari Pelaksana Program Kerja Terbaik Menggunakan Metode MOORA". Tujuan dari penelitian ini adalah untuk membuat sistem berdasarkan website yang dapat membantu P2KB&amp;P3A Kabupaten Deli Serdang dalam memilih program kerja terbaik di 22 kecamatan. Metode MOORA digunakan dalam sistem ini untuk mengoptimalkan beberapa </w:t>
      </w:r>
      <w:r w:rsidRPr="00D70992">
        <w:rPr>
          <w:sz w:val="24"/>
          <w:szCs w:val="24"/>
          <w:lang w:val="en-US"/>
        </w:rPr>
        <w:lastRenderedPageBreak/>
        <w:t>kriteria termasuk jumlah peserta, durasi kegiatan, anggaran, infrastruktur, dan target kinerja untuk memberikan peringkat kepada 62 alternatif program kerja. Data diperoleh melalui observasi, wawancara, dan kuesioner, yang kemudian dianalisis dengan menggunakan pendekatan waterfall dalam proses pengembangan sistem. Hasil dari penelitian ini menunjukkan bahwa program kerja "Rapat-rapat Koordinasi dan Konsultasi Ke Luar dan Dalam Daerah" mendapatkan nilai tertinggi, sedangkan "Pelatihan Konvensi Hak Anak" mendapatkan nilai terendah. Penelitian ini membuktikan bahwa penggunaan metode MOORA bisa mempermudah dalam mengambil keputusan mengenai program kerja yang paling efisien dan efektif.</w:t>
      </w:r>
    </w:p>
    <w:p w:rsidR="00D70992" w:rsidRDefault="00D70992" w:rsidP="007E211C">
      <w:pPr>
        <w:pStyle w:val="NormalWeb"/>
        <w:spacing w:before="0" w:beforeAutospacing="0" w:after="0" w:afterAutospacing="0" w:line="480" w:lineRule="auto"/>
        <w:ind w:left="284" w:right="1372" w:firstLine="540"/>
        <w:jc w:val="both"/>
        <w:rPr>
          <w:rStyle w:val="Strong"/>
          <w:b w:val="0"/>
          <w:lang w:val="id"/>
        </w:rPr>
      </w:pPr>
      <w:r w:rsidRPr="00D70992">
        <w:rPr>
          <w:rStyle w:val="Strong"/>
          <w:b w:val="0"/>
          <w:lang w:val="id"/>
        </w:rPr>
        <w:t>Sri Wardani, Syahrul Ramadhan, Solikhun (2019), Dalam penelitian ini, penulis menggunakan metode MOORA untuk membantu dalam keputusan bagi rekomendasi alat perekam suara. Kriteria yang ditetapkan oleh peneliti meliputi harga, lama perekaman, kualitas suara, fitur tambahan, dan daya tahan baterai. Informasi diperoleh dari spesifikasi produk serta ulasan pengguna. Dengan melakukan perhitungan rasio normalisasi dan optimisasi menggunakan MOORA, rangking produk yang terbaik dapat ditentukan. Penelitian ini menunjukkan bahwa metode MOORA sangat berguna dalam menangani berbagai kriteria yang bersaing dan dapat memberikan rekomendasi yang lebih jelas kepada pengguna yang kesulitan dalam menentukan pilihan produk.</w:t>
      </w:r>
    </w:p>
    <w:p w:rsidR="00416D26" w:rsidRDefault="00416D26" w:rsidP="007E211C">
      <w:pPr>
        <w:pStyle w:val="NormalWeb"/>
        <w:spacing w:before="0" w:beforeAutospacing="0" w:after="0" w:afterAutospacing="0" w:line="480" w:lineRule="auto"/>
        <w:ind w:left="284" w:right="1372" w:firstLine="540"/>
        <w:jc w:val="both"/>
        <w:rPr>
          <w:rStyle w:val="Strong"/>
          <w:b w:val="0"/>
        </w:rPr>
      </w:pPr>
      <w:bookmarkStart w:id="45" w:name="_Hlk201255291"/>
      <w:r w:rsidRPr="00416D26">
        <w:rPr>
          <w:rStyle w:val="Strong"/>
          <w:b w:val="0"/>
        </w:rPr>
        <w:t xml:space="preserve">Rizal Furqan Ramadhan (2023), penelitian ini menjelaskan bagaimana metode MOORA dan SMART diterapkan dan dianalisis dalam proses pemilihan platform jual beli online dengan bantuan sistem dukungan keputusan. Kriteria yang digunakan untuk evaluasi mencakup keamanan transaksi, biaya, kecepatan </w:t>
      </w:r>
      <w:r w:rsidRPr="00416D26">
        <w:rPr>
          <w:rStyle w:val="Strong"/>
          <w:b w:val="0"/>
        </w:rPr>
        <w:lastRenderedPageBreak/>
        <w:t>layanan, kemudahan penggunaan, dan kepercayaan dari pelanggan. Data diperoleh dari survei pengguna serta dokumentasi resmi dari platform yang digunakan. Setelah analisis dilakukan, ditemukan bahwa MOORA lebih efektif dalam memilih ketika menghadapi kriteria yang bertentangan, seperti biaya rendah namun kualitas tinggi, sementara SMART cenderung kurang responsif dalam situasi tersebut. Penelitian ini menunjukkan bahwa MOORA mampu menangani pengambilan keputusan yang rumit yang melibatkan berbagai aspek. Selain itu, penelitian ini juga mengungkap bahwa MOORA memiliki kemampuan selektivitas yang baik karena dapat menentukan tujuan dalam kasus kriteria yang saling bertolak belakang, sehingga mempermudah dalam memilih platform terbaik.</w:t>
      </w:r>
    </w:p>
    <w:p w:rsidR="00934A8F" w:rsidRDefault="00416D26" w:rsidP="007E211C">
      <w:pPr>
        <w:pStyle w:val="NormalWeb"/>
        <w:spacing w:before="0" w:beforeAutospacing="0" w:after="0" w:afterAutospacing="0" w:line="480" w:lineRule="auto"/>
        <w:ind w:left="284" w:right="1372" w:firstLine="540"/>
        <w:jc w:val="both"/>
      </w:pPr>
      <w:bookmarkStart w:id="46" w:name="_Hlk201255367"/>
      <w:bookmarkEnd w:id="45"/>
      <w:r w:rsidRPr="00416D26">
        <w:rPr>
          <w:rStyle w:val="Strong"/>
          <w:b w:val="0"/>
        </w:rPr>
        <w:t xml:space="preserve">Hafnidar Hafnidar, Camelia Bakker (2023), Penelitian ini menyelidiki kemajuan metode dan pendekatan dalam konseling keluarga melalui analisis bibliometrik. Data diambil dari berbagai jurnal internasional dan database terkemuka menggunakan analisis bibliometrik. Metode statistik ini digunakan untuk menemukan pola hubungan antara tema, tren terbaru dalam metode konseling, serta untuk mengenali aktor atau institusi yang paling aktif. Temuan penelitian menunjukkan bahwa ada perkembangan dalam metode konseling berbasis teknologi seperti e-counseling, dan analisis bibliometrik menunjukkan perubahan paradigma dalam bidang konseling keluarga selama sepuluh tahun terakhir. Ini menunjukkan bahwa bibliometrik sebagai pendekatan penelitian kuantitatif dapat menemukan pola, hubungan, dan tren dalam literatur yang berhubungan dengan konseling </w:t>
      </w:r>
      <w:proofErr w:type="gramStart"/>
      <w:r w:rsidRPr="00416D26">
        <w:rPr>
          <w:rStyle w:val="Strong"/>
          <w:b w:val="0"/>
        </w:rPr>
        <w:t>keluarga.</w:t>
      </w:r>
      <w:r w:rsidR="00934A8F" w:rsidRPr="00934A8F">
        <w:rPr>
          <w:rStyle w:val="Strong"/>
          <w:b w:val="0"/>
        </w:rPr>
        <w:t>Ririn</w:t>
      </w:r>
      <w:proofErr w:type="gramEnd"/>
      <w:r w:rsidR="00934A8F" w:rsidRPr="00934A8F">
        <w:rPr>
          <w:rStyle w:val="Strong"/>
          <w:b w:val="0"/>
        </w:rPr>
        <w:t xml:space="preserve"> Erlina, I Gusti Ayu Vidya Astuti, Natasya Veronica Azzahra, Rheananda Alika (2024)</w:t>
      </w:r>
      <w:r w:rsidR="00934A8F" w:rsidRPr="00934A8F">
        <w:rPr>
          <w:b/>
        </w:rPr>
        <w:t>,</w:t>
      </w:r>
      <w:r w:rsidR="00934A8F">
        <w:t xml:space="preserve"> Penelitian ini menggunakan </w:t>
      </w:r>
      <w:r w:rsidR="00934A8F">
        <w:lastRenderedPageBreak/>
        <w:t xml:space="preserve">analisis bibliometrik untuk mengevaluasi perkembangan metode </w:t>
      </w:r>
      <w:r w:rsidR="00934A8F">
        <w:rPr>
          <w:rStyle w:val="Emphasis"/>
        </w:rPr>
        <w:t>Decision Tree</w:t>
      </w:r>
      <w:r w:rsidR="00934A8F">
        <w:t xml:space="preserve"> dengan bantuan perangkat lunak Vosviewer. </w:t>
      </w:r>
      <w:r w:rsidR="002E16C3">
        <w:t xml:space="preserve">Data dikumpulkan dari database </w:t>
      </w:r>
      <w:r w:rsidR="002E16C3" w:rsidRPr="002E16C3">
        <w:rPr>
          <w:rStyle w:val="Strong"/>
          <w:b w:val="0"/>
        </w:rPr>
        <w:t>Google Scholar</w:t>
      </w:r>
      <w:r w:rsidR="002E16C3">
        <w:t xml:space="preserve"> dan dianalisis menggunakan </w:t>
      </w:r>
      <w:r w:rsidR="002E16C3" w:rsidRPr="002E16C3">
        <w:rPr>
          <w:rStyle w:val="Strong"/>
          <w:b w:val="0"/>
        </w:rPr>
        <w:t>VOSviewer</w:t>
      </w:r>
      <w:r w:rsidR="002E16C3" w:rsidRPr="002E16C3">
        <w:rPr>
          <w:b/>
        </w:rPr>
        <w:t>.</w:t>
      </w:r>
      <w:r w:rsidR="002E16C3">
        <w:t xml:space="preserve"> Penelitian mengidentifikasi tren peningkatan penggunaan Decision Tree di berbagai sektor seperti kesehatan, keuangan, pendidikan, dan prediksi pasar.</w:t>
      </w:r>
      <w:bookmarkEnd w:id="46"/>
      <w:r w:rsidR="002E16C3">
        <w:t xml:space="preserve"> Selain itu, penelitian menunjukkan bahwa pengembangan algoritma Decision Tree terus mengalami inovasi, seperti penggabungan dengan ensemble methods (Random Forest, Gradient Boosting). </w:t>
      </w:r>
      <w:r w:rsidR="00934A8F">
        <w:t>Hasilnya menunjukkan bahwa analisis bibliometrik dapat membantu para peneliti dalam mengidentifikasi tren publikasi dan mengevaluasi hasil penelitian di berbagai bidang studi.</w:t>
      </w:r>
    </w:p>
    <w:p w:rsidR="00416D26" w:rsidRDefault="00416D26" w:rsidP="00416D26">
      <w:pPr>
        <w:pStyle w:val="NormalWeb"/>
        <w:spacing w:before="0" w:beforeAutospacing="0" w:after="240" w:afterAutospacing="0" w:line="480" w:lineRule="auto"/>
        <w:ind w:left="284" w:right="1372" w:firstLine="540"/>
        <w:jc w:val="both"/>
        <w:rPr>
          <w:rStyle w:val="Strong"/>
          <w:b w:val="0"/>
        </w:rPr>
      </w:pPr>
      <w:bookmarkStart w:id="47" w:name="_Hlk201255579"/>
      <w:r w:rsidRPr="00416D26">
        <w:rPr>
          <w:rStyle w:val="Strong"/>
          <w:b w:val="0"/>
        </w:rPr>
        <w:t>Novia Hasdyna, Mutasar, Ulfi Khairati (2021) menyelidiki penggunaan metode MOORA dalam proses seleksi penerimaan pegawai di Perumda Tirta Pase Aceh Utara. Informasi tentang kandidat diambil melalui tahapan administrasi dan wawancara, kemudian dievaluasi berdasarkan kriteria seperti pendidikan terakhir, pengalaman kerja, keterampilan teknis, dan kompetensi yang diuji. Penggunaan metode MOORA menunjukkan bahwa sistem ini dapat menciptakan daftar kandidat yang objektif dan tepat, serta membantu manajemen dalam dengan efisien memilih pegawai yang terbaik. Temuan penelitian menunjukkan bahwa metode MOORA telah berhasil diterapkan dalam sistem berbasis web dan dapat memberikan hasil seleksi yang tepat serta efisien.</w:t>
      </w:r>
      <w:bookmarkStart w:id="48" w:name="_Toc198816637"/>
      <w:bookmarkEnd w:id="47"/>
    </w:p>
    <w:p w:rsidR="00416D26" w:rsidRPr="00416D26" w:rsidRDefault="00416D26" w:rsidP="00416D26">
      <w:pPr>
        <w:pStyle w:val="NormalWeb"/>
        <w:spacing w:before="0" w:beforeAutospacing="0" w:after="240" w:afterAutospacing="0" w:line="480" w:lineRule="auto"/>
        <w:ind w:left="284" w:right="1372" w:firstLine="540"/>
        <w:jc w:val="both"/>
        <w:rPr>
          <w:rStyle w:val="Strong"/>
          <w:b w:val="0"/>
        </w:rPr>
      </w:pPr>
      <w:r w:rsidRPr="00416D26">
        <w:rPr>
          <w:rStyle w:val="Strong"/>
          <w:b w:val="0"/>
        </w:rPr>
        <w:t xml:space="preserve">Yunita Sari Siregar dan Divi Handoko (2022) melakukan penelitian yang mengevaluasi sistem pendukung keputusan menggunakan metode MOORA dan ELECTRE untuk memilih penerima beasiswa PPA. Dalam penelitian ini, data mahasiswa yang diambil meliputi IPK, partisipasi dalam organisasi, pencapaian </w:t>
      </w:r>
      <w:r w:rsidRPr="00416D26">
        <w:rPr>
          <w:rStyle w:val="Strong"/>
          <w:b w:val="0"/>
        </w:rPr>
        <w:lastRenderedPageBreak/>
        <w:t>non-akademik, dan keadaan ekonomi. Kedua metode tersebut diuji coba. Temuan menunjukkan bahwa menggabungkan kedua metode ini dapat meningkatkan keakuratan dalam proses seleksi. Namun, metode MOORA saja sudah cukup efektif dalam situasi di mana kriteria yang digunakan bersifat angka dan ada perbandingan langsung antara pilihan. Pada akhirnya, penelitian ini menyimpulkan bahwa sistem pendukung keputusan dapat menggabungkan berbagai pengetahuan individu dengan kemampuan komputer guna meningkatkan kualitas keputusan yang dihasilkan.</w:t>
      </w:r>
    </w:p>
    <w:p w:rsidR="00DC1C41" w:rsidRPr="00DC1C41" w:rsidRDefault="00DC1C41" w:rsidP="00416D26">
      <w:pPr>
        <w:pStyle w:val="ListParagraph"/>
        <w:numPr>
          <w:ilvl w:val="0"/>
          <w:numId w:val="6"/>
        </w:numPr>
        <w:spacing w:line="480" w:lineRule="auto"/>
        <w:ind w:left="851" w:right="1372" w:hanging="567"/>
        <w:jc w:val="both"/>
        <w:outlineLvl w:val="1"/>
        <w:rPr>
          <w:b/>
          <w:sz w:val="24"/>
        </w:rPr>
      </w:pPr>
      <w:r w:rsidRPr="00DC1C41">
        <w:rPr>
          <w:b/>
          <w:sz w:val="24"/>
        </w:rPr>
        <w:t>Kesimpulan</w:t>
      </w:r>
      <w:bookmarkEnd w:id="48"/>
      <w:r w:rsidRPr="00DC1C41">
        <w:rPr>
          <w:b/>
          <w:sz w:val="24"/>
        </w:rPr>
        <w:t xml:space="preserve"> </w:t>
      </w:r>
    </w:p>
    <w:p w:rsidR="00DC1C41" w:rsidRPr="00DC1C41" w:rsidRDefault="00D70992" w:rsidP="00D70992">
      <w:pPr>
        <w:spacing w:line="480" w:lineRule="auto"/>
        <w:ind w:left="284" w:right="1442" w:firstLine="567"/>
        <w:jc w:val="both"/>
        <w:rPr>
          <w:b/>
          <w:sz w:val="24"/>
        </w:rPr>
        <w:sectPr w:rsidR="00DC1C41" w:rsidRPr="00DC1C41" w:rsidSect="002F290E">
          <w:headerReference w:type="even" r:id="rId11"/>
          <w:headerReference w:type="default" r:id="rId12"/>
          <w:headerReference w:type="first" r:id="rId13"/>
          <w:type w:val="nextColumn"/>
          <w:pgSz w:w="11900" w:h="16820"/>
          <w:pgMar w:top="1557" w:right="432" w:bottom="1872" w:left="2016" w:header="720" w:footer="720" w:gutter="0"/>
          <w:cols w:space="720"/>
          <w:docGrid w:linePitch="299"/>
        </w:sectPr>
      </w:pPr>
      <w:r w:rsidRPr="00D70992">
        <w:rPr>
          <w:sz w:val="24"/>
          <w:szCs w:val="24"/>
        </w:rPr>
        <w:t>Dalam kajian ini, penulis akan menerapkan analisis bibliometrik untuk mengevaluasi seberapa efektif metode MOORA dalam sistem pendukung keputusan. Ini mirip dengan tulisan oleh Ridwan Putra Mugiadi dan Oman Rusmana yang diterbitkan pada tahun 2021. Untuk menemukan artikel ilmiah relevan, penelitian ini akan memanfaatkan aplikasi Publish or Perish dengan menggunakan kata kunci “Metode Moora”. Hasil pencarian menunjukkan terdapat 300 judul artikel yang relevan, termasuk karya yang ditulis oleh Ririn Erlina, I Gusti Ayu Vidya Astuti, Natasya Veronica Azzahra, dan Rheananda Alika yang diterbitkan pada tahun 2024.</w:t>
      </w:r>
    </w:p>
    <w:p w:rsidR="0091320C" w:rsidRPr="006A4910" w:rsidRDefault="0091320C" w:rsidP="005D6B92">
      <w:pPr>
        <w:pStyle w:val="ListParagraph"/>
        <w:spacing w:line="480" w:lineRule="auto"/>
        <w:ind w:left="993" w:right="1372" w:firstLine="0"/>
        <w:jc w:val="both"/>
        <w:rPr>
          <w:b/>
          <w:sz w:val="24"/>
          <w:lang w:val="en-US"/>
        </w:rPr>
      </w:pPr>
    </w:p>
    <w:sectPr w:rsidR="0091320C" w:rsidRPr="006A4910" w:rsidSect="00397CD3">
      <w:type w:val="nextColumn"/>
      <w:pgSz w:w="11900" w:h="16820"/>
      <w:pgMar w:top="1872" w:right="432" w:bottom="1872" w:left="2016"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2FC7" w:rsidRDefault="00A82FC7" w:rsidP="00201830">
      <w:r>
        <w:separator/>
      </w:r>
    </w:p>
  </w:endnote>
  <w:endnote w:type="continuationSeparator" w:id="0">
    <w:p w:rsidR="00A82FC7" w:rsidRDefault="00A82FC7" w:rsidP="00201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2FC7" w:rsidRDefault="00A82FC7" w:rsidP="00201830">
      <w:r>
        <w:separator/>
      </w:r>
    </w:p>
  </w:footnote>
  <w:footnote w:type="continuationSeparator" w:id="0">
    <w:p w:rsidR="00A82FC7" w:rsidRDefault="00A82FC7" w:rsidP="002018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347" w:rsidRDefault="00B103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2702376" o:spid="_x0000_s2051" type="#_x0000_t75" style="position:absolute;margin-left:0;margin-top:0;width:461.7pt;height:653.75pt;z-index:-251655168;mso-position-horizontal:center;mso-position-horizontal-relative:margin;mso-position-vertical:center;mso-position-vertical-relative:margin" o:allowincell="f">
          <v:imagedata r:id="rId1" o:title="WhatsApp Image 2025-08-13 at 19.34.4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2089150"/>
      <w:docPartObj>
        <w:docPartGallery w:val="Page Numbers (Top of Page)"/>
        <w:docPartUnique/>
      </w:docPartObj>
    </w:sdtPr>
    <w:sdtEndPr>
      <w:rPr>
        <w:noProof/>
      </w:rPr>
    </w:sdtEndPr>
    <w:sdtContent>
      <w:p w:rsidR="00270765" w:rsidRDefault="00B1034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2702377" o:spid="_x0000_s2052" type="#_x0000_t75" style="position:absolute;left:0;text-align:left;margin-left:-99.25pt;margin-top:-93.6pt;width:594.4pt;height:839.1pt;z-index:-251654144;mso-position-horizontal-relative:margin;mso-position-vertical-relative:margin" o:allowincell="f">
              <v:imagedata r:id="rId1" o:title="WhatsApp Image 2025-08-13 at 19.34.42"/>
            </v:shape>
          </w:pict>
        </w:r>
      </w:p>
      <w:p w:rsidR="00270765" w:rsidRDefault="00270765" w:rsidP="00C87127">
        <w:pPr>
          <w:pStyle w:val="Header"/>
          <w:tabs>
            <w:tab w:val="clear" w:pos="9360"/>
            <w:tab w:val="right" w:pos="8364"/>
          </w:tabs>
          <w:ind w:right="1088"/>
          <w:jc w:val="right"/>
        </w:pPr>
      </w:p>
      <w:p w:rsidR="00270765" w:rsidRDefault="00270765" w:rsidP="00C87127">
        <w:pPr>
          <w:pStyle w:val="Header"/>
          <w:tabs>
            <w:tab w:val="clear" w:pos="9360"/>
          </w:tabs>
          <w:ind w:right="947"/>
          <w:jc w:val="right"/>
        </w:pPr>
        <w:r>
          <w:tab/>
        </w:r>
        <w:r>
          <w:tab/>
        </w:r>
        <w:r>
          <w:tab/>
        </w:r>
        <w:r>
          <w:tab/>
        </w:r>
        <w:r>
          <w:fldChar w:fldCharType="begin"/>
        </w:r>
        <w:r>
          <w:instrText xml:space="preserve"> PAGE   \* MERGEFORMAT </w:instrText>
        </w:r>
        <w:r>
          <w:fldChar w:fldCharType="separate"/>
        </w:r>
        <w:r>
          <w:rPr>
            <w:noProof/>
          </w:rPr>
          <w:t>16</w:t>
        </w:r>
        <w:r>
          <w:rPr>
            <w:noProof/>
          </w:rPr>
          <w:fldChar w:fldCharType="end"/>
        </w:r>
      </w:p>
    </w:sdtContent>
  </w:sdt>
  <w:p w:rsidR="00270765" w:rsidRDefault="002707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290E" w:rsidRDefault="00B10347" w:rsidP="002F290E">
    <w:pPr>
      <w:pStyle w:val="Header"/>
      <w:tabs>
        <w:tab w:val="clear" w:pos="9360"/>
      </w:tabs>
      <w:ind w:right="663"/>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2702375" o:spid="_x0000_s2050" type="#_x0000_t75" style="position:absolute;left:0;text-align:left;margin-left:-100.85pt;margin-top:-91.7pt;width:589.75pt;height:837.55pt;z-index:-251656192;mso-position-horizontal-relative:margin;mso-position-vertical-relative:margin" o:allowincell="f">
          <v:imagedata r:id="rId1" o:title="WhatsApp Image 2025-08-13 at 19.34.42"/>
        </v:shape>
      </w:pict>
    </w:r>
  </w:p>
  <w:p w:rsidR="002F290E" w:rsidRDefault="002F290E" w:rsidP="002F290E">
    <w:pPr>
      <w:pStyle w:val="Header"/>
      <w:tabs>
        <w:tab w:val="clear" w:pos="9360"/>
      </w:tabs>
      <w:ind w:right="663"/>
      <w:jc w:val="right"/>
    </w:pPr>
  </w:p>
  <w:p w:rsidR="002F290E" w:rsidRDefault="002F290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347" w:rsidRDefault="00B103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2702379" o:spid="_x0000_s2054" type="#_x0000_t75" style="position:absolute;margin-left:0;margin-top:0;width:461.7pt;height:653.75pt;z-index:-251652096;mso-position-horizontal:center;mso-position-horizontal-relative:margin;mso-position-vertical:center;mso-position-vertical-relative:margin" o:allowincell="f">
          <v:imagedata r:id="rId1" o:title="WhatsApp Image 2025-08-13 at 19.34.4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1241568"/>
      <w:docPartObj>
        <w:docPartGallery w:val="Page Numbers (Top of Page)"/>
        <w:docPartUnique/>
      </w:docPartObj>
    </w:sdtPr>
    <w:sdtEndPr>
      <w:rPr>
        <w:noProof/>
      </w:rPr>
    </w:sdtEndPr>
    <w:sdtContent>
      <w:p w:rsidR="00270765" w:rsidRDefault="00B10347" w:rsidP="00C87127">
        <w:pPr>
          <w:pStyle w:val="Header"/>
          <w:tabs>
            <w:tab w:val="clear" w:pos="9360"/>
          </w:tabs>
          <w:ind w:right="947"/>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2702380" o:spid="_x0000_s2055" type="#_x0000_t75" style="position:absolute;left:0;text-align:left;margin-left:-100.8pt;margin-top:-77.85pt;width:594.4pt;height:840.25pt;z-index:-251651072;mso-position-horizontal-relative:margin;mso-position-vertical-relative:margin" o:allowincell="f">
              <v:imagedata r:id="rId1" o:title="WhatsApp Image 2025-08-13 at 19.34.42"/>
            </v:shape>
          </w:pict>
        </w:r>
      </w:p>
      <w:p w:rsidR="00270765" w:rsidRDefault="00270765" w:rsidP="00C87127">
        <w:pPr>
          <w:pStyle w:val="Header"/>
          <w:tabs>
            <w:tab w:val="clear" w:pos="9360"/>
          </w:tabs>
          <w:ind w:right="947"/>
          <w:jc w:val="right"/>
        </w:pPr>
        <w:r>
          <w:rPr>
            <w:noProof/>
            <w:sz w:val="24"/>
            <w:szCs w:val="24"/>
          </w:rPr>
          <mc:AlternateContent>
            <mc:Choice Requires="wps">
              <w:drawing>
                <wp:anchor distT="0" distB="0" distL="114300" distR="114300" simplePos="0" relativeHeight="251659264" behindDoc="0" locked="0" layoutInCell="1" allowOverlap="1" wp14:anchorId="565ECAD6" wp14:editId="0D984651">
                  <wp:simplePos x="0" y="0"/>
                  <wp:positionH relativeFrom="column">
                    <wp:posOffset>4324350</wp:posOffset>
                  </wp:positionH>
                  <wp:positionV relativeFrom="paragraph">
                    <wp:posOffset>123825</wp:posOffset>
                  </wp:positionV>
                  <wp:extent cx="523875" cy="33337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523875" cy="3333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3FE0B9" id="Rectangle 28" o:spid="_x0000_s1026" style="position:absolute;margin-left:340.5pt;margin-top:9.75pt;width:41.25pt;height:26.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" fillcolor="white [3212]" strokecolor="white [3212]" strokeweight="2pt"/>
              </w:pict>
            </mc:Fallback>
          </mc:AlternateContent>
        </w:r>
        <w:r>
          <w:fldChar w:fldCharType="begin"/>
        </w:r>
        <w:r>
          <w:instrText xml:space="preserve"> PAGE   \* MERGEFORMAT </w:instrText>
        </w:r>
        <w:r>
          <w:fldChar w:fldCharType="separate"/>
        </w:r>
        <w:r>
          <w:rPr>
            <w:noProof/>
          </w:rPr>
          <w:t>2</w:t>
        </w:r>
        <w:r>
          <w:rPr>
            <w:noProof/>
          </w:rPr>
          <w:fldChar w:fldCharType="end"/>
        </w:r>
      </w:p>
    </w:sdtContent>
  </w:sdt>
  <w:p w:rsidR="00270765" w:rsidRDefault="00270765" w:rsidP="00C87127">
    <w:pPr>
      <w:pStyle w:val="Header"/>
      <w:tabs>
        <w:tab w:val="clear" w:pos="9360"/>
      </w:tabs>
      <w:ind w:right="947"/>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347" w:rsidRDefault="00B103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C20E6"/>
    <w:multiLevelType w:val="hybridMultilevel"/>
    <w:tmpl w:val="A934C9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0471FB"/>
    <w:multiLevelType w:val="multilevel"/>
    <w:tmpl w:val="ED2C65F2"/>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657697C"/>
    <w:multiLevelType w:val="hybridMultilevel"/>
    <w:tmpl w:val="CF8470AC"/>
    <w:lvl w:ilvl="0" w:tplc="9C12E842">
      <w:start w:val="1"/>
      <w:numFmt w:val="decimal"/>
      <w:lvlText w:val="4.3.%1"/>
      <w:lvlJc w:val="left"/>
      <w:pPr>
        <w:ind w:left="1713" w:hanging="360"/>
      </w:pPr>
      <w:rPr>
        <w:rFonts w:hint="default"/>
        <w:b/>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0E4517CF"/>
    <w:multiLevelType w:val="hybridMultilevel"/>
    <w:tmpl w:val="3634F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722C9"/>
    <w:multiLevelType w:val="multilevel"/>
    <w:tmpl w:val="B952F816"/>
    <w:lvl w:ilvl="0">
      <w:start w:val="1"/>
      <w:numFmt w:val="decimal"/>
      <w:lvlText w:val="%1"/>
      <w:lvlJc w:val="left"/>
      <w:pPr>
        <w:ind w:left="1268" w:hanging="396"/>
      </w:pPr>
      <w:rPr>
        <w:rFonts w:hint="default"/>
      </w:rPr>
    </w:lvl>
    <w:lvl w:ilvl="1">
      <w:start w:val="3"/>
      <w:numFmt w:val="decimal"/>
      <w:lvlText w:val="%1.%2"/>
      <w:lvlJc w:val="left"/>
      <w:pPr>
        <w:ind w:left="1268" w:hanging="396"/>
      </w:pPr>
      <w:rPr>
        <w:rFonts w:ascii="Times New Roman" w:eastAsia="Times New Roman" w:hAnsi="Times New Roman" w:cs="Times New Roman" w:hint="default"/>
        <w:b/>
        <w:bCs/>
        <w:w w:val="100"/>
        <w:sz w:val="24"/>
        <w:szCs w:val="24"/>
      </w:rPr>
    </w:lvl>
    <w:lvl w:ilvl="2">
      <w:numFmt w:val="bullet"/>
      <w:lvlText w:val="•"/>
      <w:lvlJc w:val="left"/>
      <w:pPr>
        <w:ind w:left="3008" w:hanging="396"/>
      </w:pPr>
      <w:rPr>
        <w:rFonts w:hint="default"/>
      </w:rPr>
    </w:lvl>
    <w:lvl w:ilvl="3">
      <w:numFmt w:val="bullet"/>
      <w:lvlText w:val="•"/>
      <w:lvlJc w:val="left"/>
      <w:pPr>
        <w:ind w:left="3882" w:hanging="396"/>
      </w:pPr>
      <w:rPr>
        <w:rFonts w:hint="default"/>
      </w:rPr>
    </w:lvl>
    <w:lvl w:ilvl="4">
      <w:numFmt w:val="bullet"/>
      <w:lvlText w:val="•"/>
      <w:lvlJc w:val="left"/>
      <w:pPr>
        <w:ind w:left="4756" w:hanging="396"/>
      </w:pPr>
      <w:rPr>
        <w:rFonts w:hint="default"/>
      </w:rPr>
    </w:lvl>
    <w:lvl w:ilvl="5">
      <w:numFmt w:val="bullet"/>
      <w:lvlText w:val="•"/>
      <w:lvlJc w:val="left"/>
      <w:pPr>
        <w:ind w:left="5630" w:hanging="396"/>
      </w:pPr>
      <w:rPr>
        <w:rFonts w:hint="default"/>
      </w:rPr>
    </w:lvl>
    <w:lvl w:ilvl="6">
      <w:numFmt w:val="bullet"/>
      <w:lvlText w:val="•"/>
      <w:lvlJc w:val="left"/>
      <w:pPr>
        <w:ind w:left="6504" w:hanging="396"/>
      </w:pPr>
      <w:rPr>
        <w:rFonts w:hint="default"/>
      </w:rPr>
    </w:lvl>
    <w:lvl w:ilvl="7">
      <w:numFmt w:val="bullet"/>
      <w:lvlText w:val="•"/>
      <w:lvlJc w:val="left"/>
      <w:pPr>
        <w:ind w:left="7378" w:hanging="396"/>
      </w:pPr>
      <w:rPr>
        <w:rFonts w:hint="default"/>
      </w:rPr>
    </w:lvl>
    <w:lvl w:ilvl="8">
      <w:numFmt w:val="bullet"/>
      <w:lvlText w:val="•"/>
      <w:lvlJc w:val="left"/>
      <w:pPr>
        <w:ind w:left="8252" w:hanging="396"/>
      </w:pPr>
      <w:rPr>
        <w:rFonts w:hint="default"/>
      </w:rPr>
    </w:lvl>
  </w:abstractNum>
  <w:abstractNum w:abstractNumId="5" w15:restartNumberingAfterBreak="0">
    <w:nsid w:val="1D3070CC"/>
    <w:multiLevelType w:val="hybridMultilevel"/>
    <w:tmpl w:val="1E60B30C"/>
    <w:lvl w:ilvl="0" w:tplc="55C00DCA">
      <w:start w:val="1"/>
      <w:numFmt w:val="decimal"/>
      <w:lvlText w:val="%1."/>
      <w:lvlJc w:val="left"/>
      <w:pPr>
        <w:ind w:left="1275" w:hanging="428"/>
      </w:pPr>
      <w:rPr>
        <w:rFonts w:ascii="Times New Roman" w:eastAsia="Times New Roman" w:hAnsi="Times New Roman" w:cs="Times New Roman" w:hint="default"/>
        <w:w w:val="100"/>
        <w:sz w:val="24"/>
        <w:szCs w:val="24"/>
        <w:lang w:val="id" w:eastAsia="en-US" w:bidi="ar-SA"/>
      </w:rPr>
    </w:lvl>
    <w:lvl w:ilvl="1" w:tplc="4AF046C2">
      <w:numFmt w:val="bullet"/>
      <w:lvlText w:val="•"/>
      <w:lvlJc w:val="left"/>
      <w:pPr>
        <w:ind w:left="2152" w:hanging="428"/>
      </w:pPr>
      <w:rPr>
        <w:rFonts w:hint="default"/>
        <w:lang w:val="id" w:eastAsia="en-US" w:bidi="ar-SA"/>
      </w:rPr>
    </w:lvl>
    <w:lvl w:ilvl="2" w:tplc="EE88969E">
      <w:numFmt w:val="bullet"/>
      <w:lvlText w:val="•"/>
      <w:lvlJc w:val="left"/>
      <w:pPr>
        <w:ind w:left="3024" w:hanging="428"/>
      </w:pPr>
      <w:rPr>
        <w:rFonts w:hint="default"/>
        <w:lang w:val="id" w:eastAsia="en-US" w:bidi="ar-SA"/>
      </w:rPr>
    </w:lvl>
    <w:lvl w:ilvl="3" w:tplc="DA521F64">
      <w:numFmt w:val="bullet"/>
      <w:lvlText w:val="•"/>
      <w:lvlJc w:val="left"/>
      <w:pPr>
        <w:ind w:left="3896" w:hanging="428"/>
      </w:pPr>
      <w:rPr>
        <w:rFonts w:hint="default"/>
        <w:lang w:val="id" w:eastAsia="en-US" w:bidi="ar-SA"/>
      </w:rPr>
    </w:lvl>
    <w:lvl w:ilvl="4" w:tplc="B91623AE">
      <w:numFmt w:val="bullet"/>
      <w:lvlText w:val="•"/>
      <w:lvlJc w:val="left"/>
      <w:pPr>
        <w:ind w:left="4768" w:hanging="428"/>
      </w:pPr>
      <w:rPr>
        <w:rFonts w:hint="default"/>
        <w:lang w:val="id" w:eastAsia="en-US" w:bidi="ar-SA"/>
      </w:rPr>
    </w:lvl>
    <w:lvl w:ilvl="5" w:tplc="50EA95B0">
      <w:numFmt w:val="bullet"/>
      <w:lvlText w:val="•"/>
      <w:lvlJc w:val="left"/>
      <w:pPr>
        <w:ind w:left="5640" w:hanging="428"/>
      </w:pPr>
      <w:rPr>
        <w:rFonts w:hint="default"/>
        <w:lang w:val="id" w:eastAsia="en-US" w:bidi="ar-SA"/>
      </w:rPr>
    </w:lvl>
    <w:lvl w:ilvl="6" w:tplc="F91E8C1A">
      <w:numFmt w:val="bullet"/>
      <w:lvlText w:val="•"/>
      <w:lvlJc w:val="left"/>
      <w:pPr>
        <w:ind w:left="6512" w:hanging="428"/>
      </w:pPr>
      <w:rPr>
        <w:rFonts w:hint="default"/>
        <w:lang w:val="id" w:eastAsia="en-US" w:bidi="ar-SA"/>
      </w:rPr>
    </w:lvl>
    <w:lvl w:ilvl="7" w:tplc="65D4F3C0">
      <w:numFmt w:val="bullet"/>
      <w:lvlText w:val="•"/>
      <w:lvlJc w:val="left"/>
      <w:pPr>
        <w:ind w:left="7384" w:hanging="428"/>
      </w:pPr>
      <w:rPr>
        <w:rFonts w:hint="default"/>
        <w:lang w:val="id" w:eastAsia="en-US" w:bidi="ar-SA"/>
      </w:rPr>
    </w:lvl>
    <w:lvl w:ilvl="8" w:tplc="975AD596">
      <w:numFmt w:val="bullet"/>
      <w:lvlText w:val="•"/>
      <w:lvlJc w:val="left"/>
      <w:pPr>
        <w:ind w:left="8256" w:hanging="428"/>
      </w:pPr>
      <w:rPr>
        <w:rFonts w:hint="default"/>
        <w:lang w:val="id" w:eastAsia="en-US" w:bidi="ar-SA"/>
      </w:rPr>
    </w:lvl>
  </w:abstractNum>
  <w:abstractNum w:abstractNumId="6" w15:restartNumberingAfterBreak="0">
    <w:nsid w:val="201C7BF5"/>
    <w:multiLevelType w:val="hybridMultilevel"/>
    <w:tmpl w:val="7FB0E5CC"/>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7" w15:restartNumberingAfterBreak="0">
    <w:nsid w:val="20F63E28"/>
    <w:multiLevelType w:val="hybridMultilevel"/>
    <w:tmpl w:val="D8AA9EA0"/>
    <w:lvl w:ilvl="0" w:tplc="FA5C227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A96CFB"/>
    <w:multiLevelType w:val="hybridMultilevel"/>
    <w:tmpl w:val="EBE09F38"/>
    <w:lvl w:ilvl="0" w:tplc="55C00DCA">
      <w:start w:val="1"/>
      <w:numFmt w:val="decimal"/>
      <w:lvlText w:val="%1."/>
      <w:lvlJc w:val="left"/>
      <w:pPr>
        <w:ind w:left="1429" w:hanging="360"/>
      </w:pPr>
      <w:rPr>
        <w:rFonts w:ascii="Times New Roman" w:eastAsia="Times New Roman" w:hAnsi="Times New Roman" w:cs="Times New Roman" w:hint="default"/>
        <w:b/>
        <w:w w:val="100"/>
        <w:sz w:val="24"/>
        <w:szCs w:val="24"/>
        <w:lang w:val="id" w:eastAsia="en-US" w:bidi="ar-SA"/>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273E3315"/>
    <w:multiLevelType w:val="hybridMultilevel"/>
    <w:tmpl w:val="DD42BCAA"/>
    <w:lvl w:ilvl="0" w:tplc="505099BC">
      <w:start w:val="2"/>
      <w:numFmt w:val="decimal"/>
      <w:lvlText w:val="1.%1"/>
      <w:lvlJc w:val="left"/>
      <w:pPr>
        <w:ind w:left="1207" w:hanging="360"/>
      </w:pPr>
      <w:rPr>
        <w:rFonts w:ascii="Times New Roman" w:eastAsia="Times New Roman" w:hAnsi="Times New Roman" w:cs="Times New Roman"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FB1DFA"/>
    <w:multiLevelType w:val="hybridMultilevel"/>
    <w:tmpl w:val="EC5C1B0C"/>
    <w:lvl w:ilvl="0" w:tplc="F9CA4D6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6D791B"/>
    <w:multiLevelType w:val="hybridMultilevel"/>
    <w:tmpl w:val="993AED6C"/>
    <w:lvl w:ilvl="0" w:tplc="3FC01D8A">
      <w:start w:val="1"/>
      <w:numFmt w:val="decimal"/>
      <w:lvlText w:val="4.3.%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3185C05"/>
    <w:multiLevelType w:val="hybridMultilevel"/>
    <w:tmpl w:val="F83A6286"/>
    <w:lvl w:ilvl="0" w:tplc="1FCE98B2">
      <w:start w:val="1"/>
      <w:numFmt w:val="decimal"/>
      <w:lvlText w:val="5.%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6DA13B0"/>
    <w:multiLevelType w:val="hybridMultilevel"/>
    <w:tmpl w:val="124A07EE"/>
    <w:lvl w:ilvl="0" w:tplc="9C12E842">
      <w:start w:val="1"/>
      <w:numFmt w:val="decimal"/>
      <w:lvlText w:val="4.3.%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7EC0D96"/>
    <w:multiLevelType w:val="multilevel"/>
    <w:tmpl w:val="3B72FD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imes New Roman" w:eastAsia="Times New Roman" w:hAnsi="Times New Roman" w:cs="Times New Roman"/>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1D457D"/>
    <w:multiLevelType w:val="multilevel"/>
    <w:tmpl w:val="43CA25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F960ED8"/>
    <w:multiLevelType w:val="multilevel"/>
    <w:tmpl w:val="7088B3D8"/>
    <w:lvl w:ilvl="0">
      <w:start w:val="1"/>
      <w:numFmt w:val="decimal"/>
      <w:lvlText w:val="%1"/>
      <w:lvlJc w:val="left"/>
      <w:pPr>
        <w:ind w:left="360" w:hanging="360"/>
      </w:pPr>
      <w:rPr>
        <w:rFonts w:hint="default"/>
      </w:rPr>
    </w:lvl>
    <w:lvl w:ilvl="1">
      <w:start w:val="3"/>
      <w:numFmt w:val="decimal"/>
      <w:lvlText w:val="%1.%2"/>
      <w:lvlJc w:val="left"/>
      <w:pPr>
        <w:ind w:left="1628" w:hanging="360"/>
      </w:pPr>
      <w:rPr>
        <w:rFonts w:hint="default"/>
      </w:rPr>
    </w:lvl>
    <w:lvl w:ilvl="2">
      <w:start w:val="1"/>
      <w:numFmt w:val="decimal"/>
      <w:lvlText w:val="%1.%2.%3"/>
      <w:lvlJc w:val="left"/>
      <w:pPr>
        <w:ind w:left="3256" w:hanging="720"/>
      </w:pPr>
      <w:rPr>
        <w:rFonts w:hint="default"/>
      </w:rPr>
    </w:lvl>
    <w:lvl w:ilvl="3">
      <w:start w:val="1"/>
      <w:numFmt w:val="decimal"/>
      <w:lvlText w:val="%1.%2.%3.%4"/>
      <w:lvlJc w:val="left"/>
      <w:pPr>
        <w:ind w:left="4524" w:hanging="720"/>
      </w:pPr>
      <w:rPr>
        <w:rFonts w:hint="default"/>
      </w:rPr>
    </w:lvl>
    <w:lvl w:ilvl="4">
      <w:start w:val="1"/>
      <w:numFmt w:val="decimal"/>
      <w:lvlText w:val="%1.%2.%3.%4.%5"/>
      <w:lvlJc w:val="left"/>
      <w:pPr>
        <w:ind w:left="6152" w:hanging="1080"/>
      </w:pPr>
      <w:rPr>
        <w:rFonts w:hint="default"/>
      </w:rPr>
    </w:lvl>
    <w:lvl w:ilvl="5">
      <w:start w:val="1"/>
      <w:numFmt w:val="decimal"/>
      <w:lvlText w:val="%1.%2.%3.%4.%5.%6"/>
      <w:lvlJc w:val="left"/>
      <w:pPr>
        <w:ind w:left="7420" w:hanging="1080"/>
      </w:pPr>
      <w:rPr>
        <w:rFonts w:hint="default"/>
      </w:rPr>
    </w:lvl>
    <w:lvl w:ilvl="6">
      <w:start w:val="1"/>
      <w:numFmt w:val="decimal"/>
      <w:lvlText w:val="%1.%2.%3.%4.%5.%6.%7"/>
      <w:lvlJc w:val="left"/>
      <w:pPr>
        <w:ind w:left="9048" w:hanging="1440"/>
      </w:pPr>
      <w:rPr>
        <w:rFonts w:hint="default"/>
      </w:rPr>
    </w:lvl>
    <w:lvl w:ilvl="7">
      <w:start w:val="1"/>
      <w:numFmt w:val="decimal"/>
      <w:lvlText w:val="%1.%2.%3.%4.%5.%6.%7.%8"/>
      <w:lvlJc w:val="left"/>
      <w:pPr>
        <w:ind w:left="10316" w:hanging="1440"/>
      </w:pPr>
      <w:rPr>
        <w:rFonts w:hint="default"/>
      </w:rPr>
    </w:lvl>
    <w:lvl w:ilvl="8">
      <w:start w:val="1"/>
      <w:numFmt w:val="decimal"/>
      <w:lvlText w:val="%1.%2.%3.%4.%5.%6.%7.%8.%9"/>
      <w:lvlJc w:val="left"/>
      <w:pPr>
        <w:ind w:left="11944" w:hanging="1800"/>
      </w:pPr>
      <w:rPr>
        <w:rFonts w:hint="default"/>
      </w:rPr>
    </w:lvl>
  </w:abstractNum>
  <w:abstractNum w:abstractNumId="17" w15:restartNumberingAfterBreak="0">
    <w:nsid w:val="41B75AC3"/>
    <w:multiLevelType w:val="multilevel"/>
    <w:tmpl w:val="7D743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935B82"/>
    <w:multiLevelType w:val="hybridMultilevel"/>
    <w:tmpl w:val="BE94E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750C16"/>
    <w:multiLevelType w:val="multilevel"/>
    <w:tmpl w:val="9468E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E5469B"/>
    <w:multiLevelType w:val="hybridMultilevel"/>
    <w:tmpl w:val="B2EA6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EE319D"/>
    <w:multiLevelType w:val="hybridMultilevel"/>
    <w:tmpl w:val="3C3899AE"/>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22" w15:restartNumberingAfterBreak="0">
    <w:nsid w:val="5C4F0088"/>
    <w:multiLevelType w:val="hybridMultilevel"/>
    <w:tmpl w:val="BD4CAF40"/>
    <w:lvl w:ilvl="0" w:tplc="A6E883A8">
      <w:start w:val="1"/>
      <w:numFmt w:val="decimal"/>
      <w:lvlText w:val="%1."/>
      <w:lvlJc w:val="left"/>
      <w:pPr>
        <w:ind w:left="1789" w:hanging="360"/>
      </w:pPr>
      <w:rPr>
        <w:rFonts w:ascii="Times New Roman" w:eastAsia="Times New Roman" w:hAnsi="Times New Roman" w:cs="Times New Roman"/>
        <w:b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3" w15:restartNumberingAfterBreak="0">
    <w:nsid w:val="5D1B2554"/>
    <w:multiLevelType w:val="hybridMultilevel"/>
    <w:tmpl w:val="7DD0F400"/>
    <w:lvl w:ilvl="0" w:tplc="40AA1192">
      <w:start w:val="1"/>
      <w:numFmt w:val="decimal"/>
      <w:lvlText w:val="%1."/>
      <w:lvlJc w:val="left"/>
      <w:pPr>
        <w:ind w:left="1429" w:hanging="360"/>
      </w:pPr>
      <w:rPr>
        <w:rFonts w:ascii="Times New Roman" w:eastAsia="Times New Roman" w:hAnsi="Times New Roman" w:cs="Times New Roman" w:hint="default"/>
        <w:b w:val="0"/>
        <w:w w:val="100"/>
        <w:sz w:val="24"/>
        <w:szCs w:val="24"/>
        <w:lang w:val="id" w:eastAsia="en-US" w:bidi="ar-SA"/>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608F0AC9"/>
    <w:multiLevelType w:val="hybridMultilevel"/>
    <w:tmpl w:val="CD445CC8"/>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5" w15:restartNumberingAfterBreak="0">
    <w:nsid w:val="68BD57F9"/>
    <w:multiLevelType w:val="multilevel"/>
    <w:tmpl w:val="9FCE5162"/>
    <w:lvl w:ilvl="0">
      <w:start w:val="1"/>
      <w:numFmt w:val="decimal"/>
      <w:lvlText w:val="%1"/>
      <w:lvlJc w:val="left"/>
      <w:pPr>
        <w:ind w:left="1268" w:hanging="396"/>
      </w:pPr>
      <w:rPr>
        <w:rFonts w:hint="default"/>
        <w:lang w:val="id" w:eastAsia="en-US" w:bidi="ar-SA"/>
      </w:rPr>
    </w:lvl>
    <w:lvl w:ilvl="1">
      <w:start w:val="1"/>
      <w:numFmt w:val="decimal"/>
      <w:lvlText w:val="%1.%2"/>
      <w:lvlJc w:val="left"/>
      <w:pPr>
        <w:ind w:left="1268" w:hanging="396"/>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3008" w:hanging="396"/>
      </w:pPr>
      <w:rPr>
        <w:rFonts w:hint="default"/>
        <w:lang w:val="id" w:eastAsia="en-US" w:bidi="ar-SA"/>
      </w:rPr>
    </w:lvl>
    <w:lvl w:ilvl="3">
      <w:numFmt w:val="bullet"/>
      <w:lvlText w:val="•"/>
      <w:lvlJc w:val="left"/>
      <w:pPr>
        <w:ind w:left="3882" w:hanging="396"/>
      </w:pPr>
      <w:rPr>
        <w:rFonts w:hint="default"/>
        <w:lang w:val="id" w:eastAsia="en-US" w:bidi="ar-SA"/>
      </w:rPr>
    </w:lvl>
    <w:lvl w:ilvl="4">
      <w:numFmt w:val="bullet"/>
      <w:lvlText w:val="•"/>
      <w:lvlJc w:val="left"/>
      <w:pPr>
        <w:ind w:left="4756" w:hanging="396"/>
      </w:pPr>
      <w:rPr>
        <w:rFonts w:hint="default"/>
        <w:lang w:val="id" w:eastAsia="en-US" w:bidi="ar-SA"/>
      </w:rPr>
    </w:lvl>
    <w:lvl w:ilvl="5">
      <w:numFmt w:val="bullet"/>
      <w:lvlText w:val="•"/>
      <w:lvlJc w:val="left"/>
      <w:pPr>
        <w:ind w:left="5630" w:hanging="396"/>
      </w:pPr>
      <w:rPr>
        <w:rFonts w:hint="default"/>
        <w:lang w:val="id" w:eastAsia="en-US" w:bidi="ar-SA"/>
      </w:rPr>
    </w:lvl>
    <w:lvl w:ilvl="6">
      <w:numFmt w:val="bullet"/>
      <w:lvlText w:val="•"/>
      <w:lvlJc w:val="left"/>
      <w:pPr>
        <w:ind w:left="6504" w:hanging="396"/>
      </w:pPr>
      <w:rPr>
        <w:rFonts w:hint="default"/>
        <w:lang w:val="id" w:eastAsia="en-US" w:bidi="ar-SA"/>
      </w:rPr>
    </w:lvl>
    <w:lvl w:ilvl="7">
      <w:numFmt w:val="bullet"/>
      <w:lvlText w:val="•"/>
      <w:lvlJc w:val="left"/>
      <w:pPr>
        <w:ind w:left="7378" w:hanging="396"/>
      </w:pPr>
      <w:rPr>
        <w:rFonts w:hint="default"/>
        <w:lang w:val="id" w:eastAsia="en-US" w:bidi="ar-SA"/>
      </w:rPr>
    </w:lvl>
    <w:lvl w:ilvl="8">
      <w:numFmt w:val="bullet"/>
      <w:lvlText w:val="•"/>
      <w:lvlJc w:val="left"/>
      <w:pPr>
        <w:ind w:left="8252" w:hanging="396"/>
      </w:pPr>
      <w:rPr>
        <w:rFonts w:hint="default"/>
        <w:lang w:val="id" w:eastAsia="en-US" w:bidi="ar-SA"/>
      </w:rPr>
    </w:lvl>
  </w:abstractNum>
  <w:abstractNum w:abstractNumId="26" w15:restartNumberingAfterBreak="0">
    <w:nsid w:val="6DDB431B"/>
    <w:multiLevelType w:val="hybridMultilevel"/>
    <w:tmpl w:val="5B8C6F00"/>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27" w15:restartNumberingAfterBreak="0">
    <w:nsid w:val="70A36C54"/>
    <w:multiLevelType w:val="hybridMultilevel"/>
    <w:tmpl w:val="B5E81D00"/>
    <w:lvl w:ilvl="0" w:tplc="7B782F66">
      <w:start w:val="1"/>
      <w:numFmt w:val="decimal"/>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773F38"/>
    <w:multiLevelType w:val="multilevel"/>
    <w:tmpl w:val="C302AEE2"/>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15:restartNumberingAfterBreak="0">
    <w:nsid w:val="73F834F6"/>
    <w:multiLevelType w:val="hybridMultilevel"/>
    <w:tmpl w:val="161C93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371D58"/>
    <w:multiLevelType w:val="hybridMultilevel"/>
    <w:tmpl w:val="CCE4EE4C"/>
    <w:lvl w:ilvl="0" w:tplc="9C12E842">
      <w:start w:val="1"/>
      <w:numFmt w:val="decimal"/>
      <w:lvlText w:val="4.3.%1"/>
      <w:lvlJc w:val="left"/>
      <w:pPr>
        <w:ind w:left="2160" w:hanging="360"/>
      </w:pPr>
      <w:rPr>
        <w:rFonts w:hint="default"/>
        <w:b/>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766263CB"/>
    <w:multiLevelType w:val="hybridMultilevel"/>
    <w:tmpl w:val="F65485DA"/>
    <w:lvl w:ilvl="0" w:tplc="645ECB78">
      <w:start w:val="6"/>
      <w:numFmt w:val="decimal"/>
      <w:lvlText w:val="1.%1"/>
      <w:lvlJc w:val="left"/>
      <w:pPr>
        <w:ind w:left="1297" w:hanging="425"/>
      </w:pPr>
      <w:rPr>
        <w:rFonts w:ascii="Times New Roman" w:eastAsia="Times New Roman" w:hAnsi="Times New Roman" w:cs="Times New Roman" w:hint="default"/>
        <w:b/>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795E81"/>
    <w:multiLevelType w:val="multilevel"/>
    <w:tmpl w:val="96163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5"/>
  </w:num>
  <w:num w:numId="2">
    <w:abstractNumId w:val="5"/>
  </w:num>
  <w:num w:numId="3">
    <w:abstractNumId w:val="10"/>
  </w:num>
  <w:num w:numId="4">
    <w:abstractNumId w:val="27"/>
  </w:num>
  <w:num w:numId="5">
    <w:abstractNumId w:val="31"/>
  </w:num>
  <w:num w:numId="6">
    <w:abstractNumId w:val="7"/>
  </w:num>
  <w:num w:numId="7">
    <w:abstractNumId w:val="19"/>
  </w:num>
  <w:num w:numId="8">
    <w:abstractNumId w:val="15"/>
  </w:num>
  <w:num w:numId="9">
    <w:abstractNumId w:val="32"/>
  </w:num>
  <w:num w:numId="10">
    <w:abstractNumId w:val="14"/>
  </w:num>
  <w:num w:numId="11">
    <w:abstractNumId w:val="9"/>
  </w:num>
  <w:num w:numId="12">
    <w:abstractNumId w:val="4"/>
  </w:num>
  <w:num w:numId="13">
    <w:abstractNumId w:val="28"/>
  </w:num>
  <w:num w:numId="14">
    <w:abstractNumId w:val="18"/>
  </w:num>
  <w:num w:numId="15">
    <w:abstractNumId w:val="3"/>
  </w:num>
  <w:num w:numId="16">
    <w:abstractNumId w:val="20"/>
  </w:num>
  <w:num w:numId="17">
    <w:abstractNumId w:val="29"/>
  </w:num>
  <w:num w:numId="18">
    <w:abstractNumId w:val="6"/>
  </w:num>
  <w:num w:numId="19">
    <w:abstractNumId w:val="21"/>
  </w:num>
  <w:num w:numId="20">
    <w:abstractNumId w:val="26"/>
  </w:num>
  <w:num w:numId="21">
    <w:abstractNumId w:val="11"/>
  </w:num>
  <w:num w:numId="22">
    <w:abstractNumId w:val="17"/>
  </w:num>
  <w:num w:numId="23">
    <w:abstractNumId w:val="13"/>
  </w:num>
  <w:num w:numId="24">
    <w:abstractNumId w:val="1"/>
  </w:num>
  <w:num w:numId="25">
    <w:abstractNumId w:val="0"/>
  </w:num>
  <w:num w:numId="26">
    <w:abstractNumId w:val="8"/>
  </w:num>
  <w:num w:numId="27">
    <w:abstractNumId w:val="12"/>
  </w:num>
  <w:num w:numId="28">
    <w:abstractNumId w:val="22"/>
  </w:num>
  <w:num w:numId="29">
    <w:abstractNumId w:val="16"/>
  </w:num>
  <w:num w:numId="30">
    <w:abstractNumId w:val="24"/>
  </w:num>
  <w:num w:numId="31">
    <w:abstractNumId w:val="2"/>
  </w:num>
  <w:num w:numId="32">
    <w:abstractNumId w:val="30"/>
  </w:num>
  <w:num w:numId="33">
    <w:abstractNumId w:val="2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hideSpellingErrors/>
  <w:proofState w:grammar="clean"/>
  <w:defaultTabStop w:val="720"/>
  <w:drawingGridHorizontalSpacing w:val="110"/>
  <w:displayHorizontalDrawingGridEvery w:val="2"/>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6C4"/>
    <w:rsid w:val="00003F93"/>
    <w:rsid w:val="00004DE8"/>
    <w:rsid w:val="00010202"/>
    <w:rsid w:val="00010362"/>
    <w:rsid w:val="000145D2"/>
    <w:rsid w:val="000204FF"/>
    <w:rsid w:val="00020DAC"/>
    <w:rsid w:val="000264C8"/>
    <w:rsid w:val="0002794D"/>
    <w:rsid w:val="00031521"/>
    <w:rsid w:val="000355B4"/>
    <w:rsid w:val="00035C20"/>
    <w:rsid w:val="00037616"/>
    <w:rsid w:val="00040EDD"/>
    <w:rsid w:val="00042BFE"/>
    <w:rsid w:val="00043B60"/>
    <w:rsid w:val="00053908"/>
    <w:rsid w:val="0005642E"/>
    <w:rsid w:val="00065F7D"/>
    <w:rsid w:val="00080184"/>
    <w:rsid w:val="00083CC7"/>
    <w:rsid w:val="000903D4"/>
    <w:rsid w:val="00090747"/>
    <w:rsid w:val="00094226"/>
    <w:rsid w:val="00094980"/>
    <w:rsid w:val="000951FB"/>
    <w:rsid w:val="000A517D"/>
    <w:rsid w:val="000A5CF8"/>
    <w:rsid w:val="000A743E"/>
    <w:rsid w:val="000C2657"/>
    <w:rsid w:val="000C37C1"/>
    <w:rsid w:val="000C3A8E"/>
    <w:rsid w:val="000C40CD"/>
    <w:rsid w:val="000C4A38"/>
    <w:rsid w:val="000C5D80"/>
    <w:rsid w:val="000D74DA"/>
    <w:rsid w:val="000D7B9E"/>
    <w:rsid w:val="000E22E2"/>
    <w:rsid w:val="000F097A"/>
    <w:rsid w:val="001043C6"/>
    <w:rsid w:val="0010660E"/>
    <w:rsid w:val="00120ECA"/>
    <w:rsid w:val="00120F19"/>
    <w:rsid w:val="00121AA5"/>
    <w:rsid w:val="00126CC3"/>
    <w:rsid w:val="00127F48"/>
    <w:rsid w:val="0013290A"/>
    <w:rsid w:val="00134276"/>
    <w:rsid w:val="0014053F"/>
    <w:rsid w:val="0014541A"/>
    <w:rsid w:val="00145FE3"/>
    <w:rsid w:val="0015169D"/>
    <w:rsid w:val="00153F43"/>
    <w:rsid w:val="00157652"/>
    <w:rsid w:val="00164C04"/>
    <w:rsid w:val="00167A01"/>
    <w:rsid w:val="001727BE"/>
    <w:rsid w:val="00172C1B"/>
    <w:rsid w:val="00177F81"/>
    <w:rsid w:val="0018469B"/>
    <w:rsid w:val="001864FA"/>
    <w:rsid w:val="00187213"/>
    <w:rsid w:val="001901BD"/>
    <w:rsid w:val="001B0098"/>
    <w:rsid w:val="001B0720"/>
    <w:rsid w:val="001C1BAC"/>
    <w:rsid w:val="001C22FA"/>
    <w:rsid w:val="001C5294"/>
    <w:rsid w:val="001C54D4"/>
    <w:rsid w:val="001C64AB"/>
    <w:rsid w:val="001D14B2"/>
    <w:rsid w:val="001D1554"/>
    <w:rsid w:val="001D2284"/>
    <w:rsid w:val="001F57FA"/>
    <w:rsid w:val="001F6AB7"/>
    <w:rsid w:val="00201830"/>
    <w:rsid w:val="0020633B"/>
    <w:rsid w:val="0020734E"/>
    <w:rsid w:val="00220681"/>
    <w:rsid w:val="00234F8C"/>
    <w:rsid w:val="0024278D"/>
    <w:rsid w:val="002460E7"/>
    <w:rsid w:val="00246CE6"/>
    <w:rsid w:val="00247622"/>
    <w:rsid w:val="00254236"/>
    <w:rsid w:val="002617D3"/>
    <w:rsid w:val="0026610F"/>
    <w:rsid w:val="00270765"/>
    <w:rsid w:val="00274471"/>
    <w:rsid w:val="0027629E"/>
    <w:rsid w:val="00276657"/>
    <w:rsid w:val="00281B56"/>
    <w:rsid w:val="002820C4"/>
    <w:rsid w:val="00282728"/>
    <w:rsid w:val="00284338"/>
    <w:rsid w:val="00284B8E"/>
    <w:rsid w:val="00286DE5"/>
    <w:rsid w:val="00293776"/>
    <w:rsid w:val="002967D8"/>
    <w:rsid w:val="00297105"/>
    <w:rsid w:val="002A2FC7"/>
    <w:rsid w:val="002A7A9B"/>
    <w:rsid w:val="002B4B25"/>
    <w:rsid w:val="002C0400"/>
    <w:rsid w:val="002E16C3"/>
    <w:rsid w:val="002E185C"/>
    <w:rsid w:val="002E2076"/>
    <w:rsid w:val="002E4B18"/>
    <w:rsid w:val="002F290E"/>
    <w:rsid w:val="003002E8"/>
    <w:rsid w:val="003019CF"/>
    <w:rsid w:val="00322E8D"/>
    <w:rsid w:val="00323527"/>
    <w:rsid w:val="003244F3"/>
    <w:rsid w:val="0033147A"/>
    <w:rsid w:val="00333F5A"/>
    <w:rsid w:val="00334C34"/>
    <w:rsid w:val="003455E7"/>
    <w:rsid w:val="00346EBD"/>
    <w:rsid w:val="00354585"/>
    <w:rsid w:val="00354B06"/>
    <w:rsid w:val="0035650D"/>
    <w:rsid w:val="00363D61"/>
    <w:rsid w:val="00371C16"/>
    <w:rsid w:val="00371F93"/>
    <w:rsid w:val="00373F72"/>
    <w:rsid w:val="00382E1E"/>
    <w:rsid w:val="003830EE"/>
    <w:rsid w:val="00391207"/>
    <w:rsid w:val="0039747B"/>
    <w:rsid w:val="00397CD3"/>
    <w:rsid w:val="003A0B77"/>
    <w:rsid w:val="003A0FF2"/>
    <w:rsid w:val="003A2977"/>
    <w:rsid w:val="003B2F4E"/>
    <w:rsid w:val="003C5F66"/>
    <w:rsid w:val="003C72A1"/>
    <w:rsid w:val="003D262E"/>
    <w:rsid w:val="003D4EB0"/>
    <w:rsid w:val="003D73CD"/>
    <w:rsid w:val="003E3A55"/>
    <w:rsid w:val="003E3F42"/>
    <w:rsid w:val="003E6DD8"/>
    <w:rsid w:val="003F0D99"/>
    <w:rsid w:val="003F29EB"/>
    <w:rsid w:val="003F3546"/>
    <w:rsid w:val="003F68DD"/>
    <w:rsid w:val="00402A84"/>
    <w:rsid w:val="004049D3"/>
    <w:rsid w:val="004159BF"/>
    <w:rsid w:val="00416D26"/>
    <w:rsid w:val="00417E4B"/>
    <w:rsid w:val="0042322E"/>
    <w:rsid w:val="00443093"/>
    <w:rsid w:val="00447FBB"/>
    <w:rsid w:val="00455F16"/>
    <w:rsid w:val="0046160A"/>
    <w:rsid w:val="00464BAE"/>
    <w:rsid w:val="00487318"/>
    <w:rsid w:val="0049359B"/>
    <w:rsid w:val="004959BD"/>
    <w:rsid w:val="00495AFC"/>
    <w:rsid w:val="004B047E"/>
    <w:rsid w:val="004B753A"/>
    <w:rsid w:val="004C3D70"/>
    <w:rsid w:val="004C3FB5"/>
    <w:rsid w:val="004D0613"/>
    <w:rsid w:val="004D47D7"/>
    <w:rsid w:val="004D6C06"/>
    <w:rsid w:val="004D76B4"/>
    <w:rsid w:val="004E066B"/>
    <w:rsid w:val="004E0A3F"/>
    <w:rsid w:val="004E0CD1"/>
    <w:rsid w:val="004E31BE"/>
    <w:rsid w:val="004F0797"/>
    <w:rsid w:val="004F079C"/>
    <w:rsid w:val="004F0C60"/>
    <w:rsid w:val="004F7837"/>
    <w:rsid w:val="00504304"/>
    <w:rsid w:val="005075D6"/>
    <w:rsid w:val="005121E5"/>
    <w:rsid w:val="00512568"/>
    <w:rsid w:val="00513C93"/>
    <w:rsid w:val="00521C3F"/>
    <w:rsid w:val="00521C55"/>
    <w:rsid w:val="00523D64"/>
    <w:rsid w:val="00524688"/>
    <w:rsid w:val="00541BB6"/>
    <w:rsid w:val="00543256"/>
    <w:rsid w:val="00543A32"/>
    <w:rsid w:val="00554E0C"/>
    <w:rsid w:val="00556BAA"/>
    <w:rsid w:val="00565CCB"/>
    <w:rsid w:val="00565FA2"/>
    <w:rsid w:val="00566A49"/>
    <w:rsid w:val="00567F4D"/>
    <w:rsid w:val="005725BE"/>
    <w:rsid w:val="00584B8A"/>
    <w:rsid w:val="005903B4"/>
    <w:rsid w:val="0059223F"/>
    <w:rsid w:val="005A1439"/>
    <w:rsid w:val="005A1C66"/>
    <w:rsid w:val="005A3FA2"/>
    <w:rsid w:val="005A6134"/>
    <w:rsid w:val="005A6F9D"/>
    <w:rsid w:val="005A76DF"/>
    <w:rsid w:val="005A7F8B"/>
    <w:rsid w:val="005B080D"/>
    <w:rsid w:val="005B6982"/>
    <w:rsid w:val="005C195E"/>
    <w:rsid w:val="005C4957"/>
    <w:rsid w:val="005C76E4"/>
    <w:rsid w:val="005D6B92"/>
    <w:rsid w:val="005D70EF"/>
    <w:rsid w:val="005E0E24"/>
    <w:rsid w:val="005E534A"/>
    <w:rsid w:val="005E6FDC"/>
    <w:rsid w:val="005F3AAC"/>
    <w:rsid w:val="005F7695"/>
    <w:rsid w:val="00600526"/>
    <w:rsid w:val="006104FC"/>
    <w:rsid w:val="006127BA"/>
    <w:rsid w:val="006156C8"/>
    <w:rsid w:val="006165E0"/>
    <w:rsid w:val="00622B52"/>
    <w:rsid w:val="00622E79"/>
    <w:rsid w:val="00626201"/>
    <w:rsid w:val="00630337"/>
    <w:rsid w:val="00634AE1"/>
    <w:rsid w:val="00636C4E"/>
    <w:rsid w:val="006601AF"/>
    <w:rsid w:val="00661B34"/>
    <w:rsid w:val="006665F5"/>
    <w:rsid w:val="00666759"/>
    <w:rsid w:val="00666FD2"/>
    <w:rsid w:val="00670034"/>
    <w:rsid w:val="006702E8"/>
    <w:rsid w:val="00685C83"/>
    <w:rsid w:val="0069042C"/>
    <w:rsid w:val="006A4910"/>
    <w:rsid w:val="006B6D65"/>
    <w:rsid w:val="006C57CF"/>
    <w:rsid w:val="006C6DB2"/>
    <w:rsid w:val="006D66C4"/>
    <w:rsid w:val="006E0929"/>
    <w:rsid w:val="006E1A7A"/>
    <w:rsid w:val="006E1C96"/>
    <w:rsid w:val="006E2BC7"/>
    <w:rsid w:val="006F2A29"/>
    <w:rsid w:val="006F7D6D"/>
    <w:rsid w:val="006F7DF6"/>
    <w:rsid w:val="00703F8A"/>
    <w:rsid w:val="007050A5"/>
    <w:rsid w:val="00706174"/>
    <w:rsid w:val="00714886"/>
    <w:rsid w:val="00720751"/>
    <w:rsid w:val="0072799B"/>
    <w:rsid w:val="00741868"/>
    <w:rsid w:val="00741B48"/>
    <w:rsid w:val="00741CD4"/>
    <w:rsid w:val="00742D15"/>
    <w:rsid w:val="00747BBA"/>
    <w:rsid w:val="00753758"/>
    <w:rsid w:val="00763020"/>
    <w:rsid w:val="0077432C"/>
    <w:rsid w:val="00774637"/>
    <w:rsid w:val="00777847"/>
    <w:rsid w:val="00783E9F"/>
    <w:rsid w:val="00792A82"/>
    <w:rsid w:val="007A33B8"/>
    <w:rsid w:val="007A72D2"/>
    <w:rsid w:val="007A7F33"/>
    <w:rsid w:val="007B6B60"/>
    <w:rsid w:val="007B72E6"/>
    <w:rsid w:val="007B7899"/>
    <w:rsid w:val="007C0F32"/>
    <w:rsid w:val="007C5BAB"/>
    <w:rsid w:val="007C74B8"/>
    <w:rsid w:val="007E0CAC"/>
    <w:rsid w:val="007E0E05"/>
    <w:rsid w:val="007E1C96"/>
    <w:rsid w:val="007E211C"/>
    <w:rsid w:val="007E3142"/>
    <w:rsid w:val="007F1209"/>
    <w:rsid w:val="00800764"/>
    <w:rsid w:val="00800AFA"/>
    <w:rsid w:val="0080104E"/>
    <w:rsid w:val="00803987"/>
    <w:rsid w:val="00815804"/>
    <w:rsid w:val="008201D5"/>
    <w:rsid w:val="00822912"/>
    <w:rsid w:val="00823F61"/>
    <w:rsid w:val="0082424A"/>
    <w:rsid w:val="0082665F"/>
    <w:rsid w:val="00834DF5"/>
    <w:rsid w:val="008446E2"/>
    <w:rsid w:val="008452A2"/>
    <w:rsid w:val="008455D0"/>
    <w:rsid w:val="008552C3"/>
    <w:rsid w:val="00861486"/>
    <w:rsid w:val="0086646D"/>
    <w:rsid w:val="00866F30"/>
    <w:rsid w:val="008676CA"/>
    <w:rsid w:val="008679AE"/>
    <w:rsid w:val="00867C69"/>
    <w:rsid w:val="0087444E"/>
    <w:rsid w:val="00875575"/>
    <w:rsid w:val="008764A5"/>
    <w:rsid w:val="008805DC"/>
    <w:rsid w:val="00884BD4"/>
    <w:rsid w:val="0089149E"/>
    <w:rsid w:val="00892DE4"/>
    <w:rsid w:val="008935A2"/>
    <w:rsid w:val="00895BCF"/>
    <w:rsid w:val="00897289"/>
    <w:rsid w:val="008A1F76"/>
    <w:rsid w:val="008B2AEB"/>
    <w:rsid w:val="008B68D0"/>
    <w:rsid w:val="008C2027"/>
    <w:rsid w:val="008C3423"/>
    <w:rsid w:val="008C657A"/>
    <w:rsid w:val="008D0552"/>
    <w:rsid w:val="008D08F8"/>
    <w:rsid w:val="008D4E8E"/>
    <w:rsid w:val="008E11CA"/>
    <w:rsid w:val="008F13F6"/>
    <w:rsid w:val="008F2626"/>
    <w:rsid w:val="008F79F0"/>
    <w:rsid w:val="008F7C33"/>
    <w:rsid w:val="009028B7"/>
    <w:rsid w:val="009050F0"/>
    <w:rsid w:val="0090511E"/>
    <w:rsid w:val="00910F3A"/>
    <w:rsid w:val="0091218A"/>
    <w:rsid w:val="0091320C"/>
    <w:rsid w:val="009153FA"/>
    <w:rsid w:val="00915453"/>
    <w:rsid w:val="00920847"/>
    <w:rsid w:val="00925244"/>
    <w:rsid w:val="00927198"/>
    <w:rsid w:val="0092771C"/>
    <w:rsid w:val="009319E8"/>
    <w:rsid w:val="00934A8F"/>
    <w:rsid w:val="00941D17"/>
    <w:rsid w:val="009425BD"/>
    <w:rsid w:val="00947679"/>
    <w:rsid w:val="009477D7"/>
    <w:rsid w:val="009505F5"/>
    <w:rsid w:val="00954470"/>
    <w:rsid w:val="00954D22"/>
    <w:rsid w:val="00955380"/>
    <w:rsid w:val="009623CB"/>
    <w:rsid w:val="0097624A"/>
    <w:rsid w:val="009802DC"/>
    <w:rsid w:val="00982AE8"/>
    <w:rsid w:val="009838E8"/>
    <w:rsid w:val="009A05A0"/>
    <w:rsid w:val="009A33DC"/>
    <w:rsid w:val="009A70D9"/>
    <w:rsid w:val="009B2765"/>
    <w:rsid w:val="009B6BCD"/>
    <w:rsid w:val="009C56BD"/>
    <w:rsid w:val="009C6767"/>
    <w:rsid w:val="009D0658"/>
    <w:rsid w:val="009E0507"/>
    <w:rsid w:val="009E1084"/>
    <w:rsid w:val="009E26CE"/>
    <w:rsid w:val="009F3D39"/>
    <w:rsid w:val="009F6584"/>
    <w:rsid w:val="00A11C24"/>
    <w:rsid w:val="00A264C0"/>
    <w:rsid w:val="00A40E6E"/>
    <w:rsid w:val="00A432DE"/>
    <w:rsid w:val="00A51C2A"/>
    <w:rsid w:val="00A5411C"/>
    <w:rsid w:val="00A5533C"/>
    <w:rsid w:val="00A56EFC"/>
    <w:rsid w:val="00A61495"/>
    <w:rsid w:val="00A6449B"/>
    <w:rsid w:val="00A67699"/>
    <w:rsid w:val="00A81573"/>
    <w:rsid w:val="00A82FC7"/>
    <w:rsid w:val="00A86BAB"/>
    <w:rsid w:val="00A94BE5"/>
    <w:rsid w:val="00AA08DE"/>
    <w:rsid w:val="00AA2506"/>
    <w:rsid w:val="00AB0CCC"/>
    <w:rsid w:val="00AB2B04"/>
    <w:rsid w:val="00AC141B"/>
    <w:rsid w:val="00AC20F9"/>
    <w:rsid w:val="00AC3FD8"/>
    <w:rsid w:val="00AC4650"/>
    <w:rsid w:val="00AC7FB9"/>
    <w:rsid w:val="00AD1BAC"/>
    <w:rsid w:val="00AE4F11"/>
    <w:rsid w:val="00AF6075"/>
    <w:rsid w:val="00AF6A2C"/>
    <w:rsid w:val="00B046B6"/>
    <w:rsid w:val="00B05C13"/>
    <w:rsid w:val="00B06B31"/>
    <w:rsid w:val="00B10347"/>
    <w:rsid w:val="00B139FC"/>
    <w:rsid w:val="00B25003"/>
    <w:rsid w:val="00B2792E"/>
    <w:rsid w:val="00B34445"/>
    <w:rsid w:val="00B34C9A"/>
    <w:rsid w:val="00B443BB"/>
    <w:rsid w:val="00B467C0"/>
    <w:rsid w:val="00B51C86"/>
    <w:rsid w:val="00B5255F"/>
    <w:rsid w:val="00B52BB8"/>
    <w:rsid w:val="00B54E2E"/>
    <w:rsid w:val="00B74E13"/>
    <w:rsid w:val="00B87D1A"/>
    <w:rsid w:val="00B91B26"/>
    <w:rsid w:val="00B92E19"/>
    <w:rsid w:val="00B9336F"/>
    <w:rsid w:val="00B9498F"/>
    <w:rsid w:val="00B95DF4"/>
    <w:rsid w:val="00B97204"/>
    <w:rsid w:val="00BC1092"/>
    <w:rsid w:val="00BC12F0"/>
    <w:rsid w:val="00BC69ED"/>
    <w:rsid w:val="00BD2363"/>
    <w:rsid w:val="00BD5DBB"/>
    <w:rsid w:val="00BE0F76"/>
    <w:rsid w:val="00BE68FA"/>
    <w:rsid w:val="00BF6989"/>
    <w:rsid w:val="00BF7456"/>
    <w:rsid w:val="00C06FD7"/>
    <w:rsid w:val="00C120F9"/>
    <w:rsid w:val="00C12E3B"/>
    <w:rsid w:val="00C1738E"/>
    <w:rsid w:val="00C2109E"/>
    <w:rsid w:val="00C21B92"/>
    <w:rsid w:val="00C3577F"/>
    <w:rsid w:val="00C36E94"/>
    <w:rsid w:val="00C4193B"/>
    <w:rsid w:val="00C43EED"/>
    <w:rsid w:val="00C46461"/>
    <w:rsid w:val="00C46E43"/>
    <w:rsid w:val="00C7277F"/>
    <w:rsid w:val="00C76253"/>
    <w:rsid w:val="00C86CD7"/>
    <w:rsid w:val="00C87127"/>
    <w:rsid w:val="00CA4625"/>
    <w:rsid w:val="00CA5D86"/>
    <w:rsid w:val="00CB1FC7"/>
    <w:rsid w:val="00CB2420"/>
    <w:rsid w:val="00CB552B"/>
    <w:rsid w:val="00CB5940"/>
    <w:rsid w:val="00CB5F89"/>
    <w:rsid w:val="00CC5E41"/>
    <w:rsid w:val="00CD3E54"/>
    <w:rsid w:val="00CE6DB3"/>
    <w:rsid w:val="00CE774F"/>
    <w:rsid w:val="00CF517C"/>
    <w:rsid w:val="00D06B20"/>
    <w:rsid w:val="00D17D30"/>
    <w:rsid w:val="00D203E8"/>
    <w:rsid w:val="00D2363C"/>
    <w:rsid w:val="00D279C7"/>
    <w:rsid w:val="00D313A9"/>
    <w:rsid w:val="00D31812"/>
    <w:rsid w:val="00D32AD0"/>
    <w:rsid w:val="00D41E08"/>
    <w:rsid w:val="00D427C9"/>
    <w:rsid w:val="00D60995"/>
    <w:rsid w:val="00D62FC5"/>
    <w:rsid w:val="00D636A5"/>
    <w:rsid w:val="00D70992"/>
    <w:rsid w:val="00D7523D"/>
    <w:rsid w:val="00D753C7"/>
    <w:rsid w:val="00D758E9"/>
    <w:rsid w:val="00D7617D"/>
    <w:rsid w:val="00D76941"/>
    <w:rsid w:val="00D9638E"/>
    <w:rsid w:val="00DA089F"/>
    <w:rsid w:val="00DA112F"/>
    <w:rsid w:val="00DA4CDF"/>
    <w:rsid w:val="00DB67B9"/>
    <w:rsid w:val="00DB7D8D"/>
    <w:rsid w:val="00DB7E87"/>
    <w:rsid w:val="00DC1C41"/>
    <w:rsid w:val="00DC2BF1"/>
    <w:rsid w:val="00DD0628"/>
    <w:rsid w:val="00DD7214"/>
    <w:rsid w:val="00DD761D"/>
    <w:rsid w:val="00DE1481"/>
    <w:rsid w:val="00DE17A0"/>
    <w:rsid w:val="00DE3E24"/>
    <w:rsid w:val="00DF522C"/>
    <w:rsid w:val="00E02460"/>
    <w:rsid w:val="00E02DAC"/>
    <w:rsid w:val="00E15DD6"/>
    <w:rsid w:val="00E21B3A"/>
    <w:rsid w:val="00E316FD"/>
    <w:rsid w:val="00E33225"/>
    <w:rsid w:val="00E3354E"/>
    <w:rsid w:val="00E341CA"/>
    <w:rsid w:val="00E403A8"/>
    <w:rsid w:val="00E43514"/>
    <w:rsid w:val="00E51D24"/>
    <w:rsid w:val="00E572E2"/>
    <w:rsid w:val="00E749A9"/>
    <w:rsid w:val="00E8251B"/>
    <w:rsid w:val="00E82FC2"/>
    <w:rsid w:val="00E95888"/>
    <w:rsid w:val="00E966E5"/>
    <w:rsid w:val="00EA2387"/>
    <w:rsid w:val="00ED1A33"/>
    <w:rsid w:val="00ED5C28"/>
    <w:rsid w:val="00ED625B"/>
    <w:rsid w:val="00ED7268"/>
    <w:rsid w:val="00EE1176"/>
    <w:rsid w:val="00EE2665"/>
    <w:rsid w:val="00EF6D67"/>
    <w:rsid w:val="00F00881"/>
    <w:rsid w:val="00F00BB1"/>
    <w:rsid w:val="00F03411"/>
    <w:rsid w:val="00F04B99"/>
    <w:rsid w:val="00F11236"/>
    <w:rsid w:val="00F1219C"/>
    <w:rsid w:val="00F200E1"/>
    <w:rsid w:val="00F202F5"/>
    <w:rsid w:val="00F219E1"/>
    <w:rsid w:val="00F21F43"/>
    <w:rsid w:val="00F22845"/>
    <w:rsid w:val="00F25134"/>
    <w:rsid w:val="00F31790"/>
    <w:rsid w:val="00F33978"/>
    <w:rsid w:val="00F34540"/>
    <w:rsid w:val="00F36960"/>
    <w:rsid w:val="00F55D18"/>
    <w:rsid w:val="00F633A6"/>
    <w:rsid w:val="00F633E7"/>
    <w:rsid w:val="00F646E2"/>
    <w:rsid w:val="00F64A9F"/>
    <w:rsid w:val="00F65826"/>
    <w:rsid w:val="00F70F42"/>
    <w:rsid w:val="00F80CBB"/>
    <w:rsid w:val="00F8197D"/>
    <w:rsid w:val="00F81CC6"/>
    <w:rsid w:val="00F83D72"/>
    <w:rsid w:val="00F87A38"/>
    <w:rsid w:val="00F911B7"/>
    <w:rsid w:val="00F92315"/>
    <w:rsid w:val="00FA00E9"/>
    <w:rsid w:val="00FB15FC"/>
    <w:rsid w:val="00FC011A"/>
    <w:rsid w:val="00FC2686"/>
    <w:rsid w:val="00FC285A"/>
    <w:rsid w:val="00FD033C"/>
    <w:rsid w:val="00FD254F"/>
    <w:rsid w:val="00FD4ED6"/>
    <w:rsid w:val="00FD7DE8"/>
    <w:rsid w:val="00FE32F2"/>
    <w:rsid w:val="00FE67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5A27F04B"/>
  <w15:docId w15:val="{DA76C9C7-1B91-4305-A1DF-0C2CC4DFB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885"/>
      <w:jc w:val="center"/>
      <w:outlineLvl w:val="0"/>
    </w:pPr>
    <w:rPr>
      <w:b/>
      <w:bCs/>
      <w:sz w:val="24"/>
      <w:szCs w:val="24"/>
    </w:rPr>
  </w:style>
  <w:style w:type="paragraph" w:styleId="Heading2">
    <w:name w:val="heading 2"/>
    <w:basedOn w:val="Normal"/>
    <w:next w:val="Normal"/>
    <w:link w:val="Heading2Char"/>
    <w:uiPriority w:val="9"/>
    <w:semiHidden/>
    <w:unhideWhenUsed/>
    <w:qFormat/>
    <w:rsid w:val="0009074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7625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1297" w:hanging="360"/>
    </w:pPr>
  </w:style>
  <w:style w:type="paragraph" w:customStyle="1" w:styleId="TableParagraph">
    <w:name w:val="Table Paragraph"/>
    <w:basedOn w:val="Normal"/>
    <w:uiPriority w:val="1"/>
    <w:qFormat/>
    <w:pPr>
      <w:ind w:left="105"/>
    </w:pPr>
  </w:style>
  <w:style w:type="paragraph" w:styleId="BalloonText">
    <w:name w:val="Balloon Text"/>
    <w:basedOn w:val="Normal"/>
    <w:link w:val="BalloonTextChar"/>
    <w:uiPriority w:val="99"/>
    <w:semiHidden/>
    <w:unhideWhenUsed/>
    <w:rsid w:val="004B753A"/>
    <w:rPr>
      <w:rFonts w:ascii="Tahoma" w:hAnsi="Tahoma" w:cs="Tahoma"/>
      <w:sz w:val="16"/>
      <w:szCs w:val="16"/>
    </w:rPr>
  </w:style>
  <w:style w:type="character" w:customStyle="1" w:styleId="BalloonTextChar">
    <w:name w:val="Balloon Text Char"/>
    <w:basedOn w:val="DefaultParagraphFont"/>
    <w:link w:val="BalloonText"/>
    <w:uiPriority w:val="99"/>
    <w:semiHidden/>
    <w:rsid w:val="004B753A"/>
    <w:rPr>
      <w:rFonts w:ascii="Tahoma" w:eastAsia="Times New Roman" w:hAnsi="Tahoma" w:cs="Tahoma"/>
      <w:sz w:val="16"/>
      <w:szCs w:val="16"/>
      <w:lang w:val="id"/>
    </w:rPr>
  </w:style>
  <w:style w:type="table" w:styleId="LightShading">
    <w:name w:val="Light Shading"/>
    <w:basedOn w:val="TableNormal"/>
    <w:uiPriority w:val="60"/>
    <w:rsid w:val="00A61495"/>
    <w:pPr>
      <w:widowControl/>
      <w:autoSpaceDE/>
      <w:autoSpaceDN/>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Char">
    <w:name w:val="Body Text Char"/>
    <w:basedOn w:val="DefaultParagraphFont"/>
    <w:link w:val="BodyText"/>
    <w:uiPriority w:val="1"/>
    <w:rsid w:val="00634AE1"/>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01830"/>
    <w:pPr>
      <w:tabs>
        <w:tab w:val="center" w:pos="4680"/>
        <w:tab w:val="right" w:pos="9360"/>
      </w:tabs>
    </w:pPr>
  </w:style>
  <w:style w:type="character" w:customStyle="1" w:styleId="HeaderChar">
    <w:name w:val="Header Char"/>
    <w:basedOn w:val="DefaultParagraphFont"/>
    <w:link w:val="Header"/>
    <w:uiPriority w:val="99"/>
    <w:rsid w:val="00201830"/>
    <w:rPr>
      <w:rFonts w:ascii="Times New Roman" w:eastAsia="Times New Roman" w:hAnsi="Times New Roman" w:cs="Times New Roman"/>
      <w:lang w:val="id"/>
    </w:rPr>
  </w:style>
  <w:style w:type="paragraph" w:styleId="Footer">
    <w:name w:val="footer"/>
    <w:basedOn w:val="Normal"/>
    <w:link w:val="FooterChar"/>
    <w:uiPriority w:val="99"/>
    <w:unhideWhenUsed/>
    <w:rsid w:val="00201830"/>
    <w:pPr>
      <w:tabs>
        <w:tab w:val="center" w:pos="4680"/>
        <w:tab w:val="right" w:pos="9360"/>
      </w:tabs>
    </w:pPr>
  </w:style>
  <w:style w:type="character" w:customStyle="1" w:styleId="FooterChar">
    <w:name w:val="Footer Char"/>
    <w:basedOn w:val="DefaultParagraphFont"/>
    <w:link w:val="Footer"/>
    <w:uiPriority w:val="99"/>
    <w:rsid w:val="00201830"/>
    <w:rPr>
      <w:rFonts w:ascii="Times New Roman" w:eastAsia="Times New Roman" w:hAnsi="Times New Roman" w:cs="Times New Roman"/>
      <w:lang w:val="id"/>
    </w:rPr>
  </w:style>
  <w:style w:type="character" w:styleId="Strong">
    <w:name w:val="Strong"/>
    <w:basedOn w:val="DefaultParagraphFont"/>
    <w:uiPriority w:val="22"/>
    <w:qFormat/>
    <w:rsid w:val="0086646D"/>
    <w:rPr>
      <w:b/>
      <w:bCs/>
    </w:rPr>
  </w:style>
  <w:style w:type="character" w:customStyle="1" w:styleId="Heading2Char">
    <w:name w:val="Heading 2 Char"/>
    <w:basedOn w:val="DefaultParagraphFont"/>
    <w:link w:val="Heading2"/>
    <w:uiPriority w:val="9"/>
    <w:semiHidden/>
    <w:rsid w:val="00090747"/>
    <w:rPr>
      <w:rFonts w:asciiTheme="majorHAnsi" w:eastAsiaTheme="majorEastAsia" w:hAnsiTheme="majorHAnsi" w:cstheme="majorBidi"/>
      <w:b/>
      <w:bCs/>
      <w:color w:val="4F81BD" w:themeColor="accent1"/>
      <w:sz w:val="26"/>
      <w:szCs w:val="26"/>
      <w:lang w:val="id"/>
    </w:rPr>
  </w:style>
  <w:style w:type="paragraph" w:styleId="TOCHeading">
    <w:name w:val="TOC Heading"/>
    <w:basedOn w:val="Heading1"/>
    <w:next w:val="Normal"/>
    <w:uiPriority w:val="39"/>
    <w:unhideWhenUsed/>
    <w:qFormat/>
    <w:rsid w:val="00090747"/>
    <w:pPr>
      <w:keepNext/>
      <w:keepLines/>
      <w:widowControl/>
      <w:autoSpaceDE/>
      <w:autoSpaceDN/>
      <w:spacing w:before="480" w:line="276" w:lineRule="auto"/>
      <w:ind w:left="0"/>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DD7214"/>
    <w:pPr>
      <w:tabs>
        <w:tab w:val="right" w:leader="dot" w:pos="8640"/>
      </w:tabs>
      <w:spacing w:after="100"/>
      <w:ind w:right="819"/>
    </w:pPr>
    <w:rPr>
      <w:b/>
      <w:noProof/>
      <w:sz w:val="24"/>
    </w:rPr>
  </w:style>
  <w:style w:type="paragraph" w:styleId="TOC2">
    <w:name w:val="toc 2"/>
    <w:basedOn w:val="Normal"/>
    <w:next w:val="Normal"/>
    <w:autoRedefine/>
    <w:uiPriority w:val="39"/>
    <w:unhideWhenUsed/>
    <w:rsid w:val="00402A84"/>
    <w:pPr>
      <w:tabs>
        <w:tab w:val="left" w:pos="1276"/>
        <w:tab w:val="right" w:leader="dot" w:pos="8640"/>
      </w:tabs>
      <w:spacing w:before="240" w:line="360" w:lineRule="auto"/>
      <w:ind w:left="851"/>
    </w:pPr>
    <w:rPr>
      <w:noProof/>
    </w:rPr>
  </w:style>
  <w:style w:type="character" w:styleId="Hyperlink">
    <w:name w:val="Hyperlink"/>
    <w:basedOn w:val="DefaultParagraphFont"/>
    <w:uiPriority w:val="99"/>
    <w:unhideWhenUsed/>
    <w:rsid w:val="00090747"/>
    <w:rPr>
      <w:color w:val="0000FF" w:themeColor="hyperlink"/>
      <w:u w:val="single"/>
    </w:rPr>
  </w:style>
  <w:style w:type="paragraph" w:styleId="Caption">
    <w:name w:val="caption"/>
    <w:basedOn w:val="Normal"/>
    <w:next w:val="Normal"/>
    <w:uiPriority w:val="35"/>
    <w:unhideWhenUsed/>
    <w:qFormat/>
    <w:rsid w:val="00080184"/>
    <w:pPr>
      <w:spacing w:after="200"/>
    </w:pPr>
    <w:rPr>
      <w:b/>
      <w:bCs/>
      <w:color w:val="4F81BD" w:themeColor="accent1"/>
      <w:sz w:val="18"/>
      <w:szCs w:val="18"/>
    </w:rPr>
  </w:style>
  <w:style w:type="paragraph" w:styleId="TableofFigures">
    <w:name w:val="table of figures"/>
    <w:basedOn w:val="Normal"/>
    <w:next w:val="Normal"/>
    <w:autoRedefine/>
    <w:uiPriority w:val="99"/>
    <w:unhideWhenUsed/>
    <w:rsid w:val="001C22FA"/>
    <w:pPr>
      <w:tabs>
        <w:tab w:val="right" w:leader="dot" w:pos="8080"/>
      </w:tabs>
      <w:spacing w:line="360" w:lineRule="auto"/>
      <w:ind w:left="426"/>
      <w:jc w:val="both"/>
    </w:pPr>
    <w:rPr>
      <w:b/>
      <w:noProof/>
      <w:sz w:val="24"/>
    </w:rPr>
  </w:style>
  <w:style w:type="character" w:customStyle="1" w:styleId="Heading3Char">
    <w:name w:val="Heading 3 Char"/>
    <w:basedOn w:val="DefaultParagraphFont"/>
    <w:link w:val="Heading3"/>
    <w:uiPriority w:val="9"/>
    <w:rsid w:val="00C76253"/>
    <w:rPr>
      <w:rFonts w:asciiTheme="majorHAnsi" w:eastAsiaTheme="majorEastAsia" w:hAnsiTheme="majorHAnsi" w:cstheme="majorBidi"/>
      <w:b/>
      <w:bCs/>
      <w:color w:val="4F81BD" w:themeColor="accent1"/>
      <w:lang w:val="id"/>
    </w:rPr>
  </w:style>
  <w:style w:type="paragraph" w:styleId="NormalWeb">
    <w:name w:val="Normal (Web)"/>
    <w:basedOn w:val="Normal"/>
    <w:uiPriority w:val="99"/>
    <w:unhideWhenUsed/>
    <w:rsid w:val="00C76253"/>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934A8F"/>
    <w:rPr>
      <w:i/>
      <w:iCs/>
    </w:rPr>
  </w:style>
  <w:style w:type="table" w:styleId="TableGrid">
    <w:name w:val="Table Grid"/>
    <w:basedOn w:val="TableNormal"/>
    <w:uiPriority w:val="59"/>
    <w:rsid w:val="00F219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2A84"/>
    <w:pPr>
      <w:tabs>
        <w:tab w:val="right" w:leader="dot" w:pos="8647"/>
      </w:tabs>
      <w:spacing w:after="100"/>
      <w:ind w:left="851"/>
    </w:pPr>
  </w:style>
  <w:style w:type="character" w:customStyle="1" w:styleId="Heading1Char">
    <w:name w:val="Heading 1 Char"/>
    <w:basedOn w:val="DefaultParagraphFont"/>
    <w:link w:val="Heading1"/>
    <w:uiPriority w:val="1"/>
    <w:rsid w:val="00BF6989"/>
    <w:rPr>
      <w:rFonts w:ascii="Times New Roman" w:eastAsia="Times New Roman" w:hAnsi="Times New Roman" w:cs="Times New Roman"/>
      <w:b/>
      <w:bCs/>
      <w:sz w:val="24"/>
      <w:szCs w:val="24"/>
      <w:lang w:val="id"/>
    </w:rPr>
  </w:style>
  <w:style w:type="character" w:customStyle="1" w:styleId="sr-only">
    <w:name w:val="sr-only"/>
    <w:basedOn w:val="DefaultParagraphFont"/>
    <w:rsid w:val="00FE6798"/>
  </w:style>
  <w:style w:type="paragraph" w:customStyle="1" w:styleId="Default">
    <w:name w:val="Default"/>
    <w:rsid w:val="00512568"/>
    <w:pPr>
      <w:widowControl/>
      <w:adjustRightInd w:val="0"/>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431991">
      <w:bodyDiv w:val="1"/>
      <w:marLeft w:val="0"/>
      <w:marRight w:val="0"/>
      <w:marTop w:val="0"/>
      <w:marBottom w:val="0"/>
      <w:divBdr>
        <w:top w:val="none" w:sz="0" w:space="0" w:color="auto"/>
        <w:left w:val="none" w:sz="0" w:space="0" w:color="auto"/>
        <w:bottom w:val="none" w:sz="0" w:space="0" w:color="auto"/>
        <w:right w:val="none" w:sz="0" w:space="0" w:color="auto"/>
      </w:divBdr>
    </w:div>
    <w:div w:id="81992160">
      <w:bodyDiv w:val="1"/>
      <w:marLeft w:val="0"/>
      <w:marRight w:val="0"/>
      <w:marTop w:val="0"/>
      <w:marBottom w:val="0"/>
      <w:divBdr>
        <w:top w:val="none" w:sz="0" w:space="0" w:color="auto"/>
        <w:left w:val="none" w:sz="0" w:space="0" w:color="auto"/>
        <w:bottom w:val="none" w:sz="0" w:space="0" w:color="auto"/>
        <w:right w:val="none" w:sz="0" w:space="0" w:color="auto"/>
      </w:divBdr>
    </w:div>
    <w:div w:id="109322408">
      <w:bodyDiv w:val="1"/>
      <w:marLeft w:val="0"/>
      <w:marRight w:val="0"/>
      <w:marTop w:val="0"/>
      <w:marBottom w:val="0"/>
      <w:divBdr>
        <w:top w:val="none" w:sz="0" w:space="0" w:color="auto"/>
        <w:left w:val="none" w:sz="0" w:space="0" w:color="auto"/>
        <w:bottom w:val="none" w:sz="0" w:space="0" w:color="auto"/>
        <w:right w:val="none" w:sz="0" w:space="0" w:color="auto"/>
      </w:divBdr>
    </w:div>
    <w:div w:id="236943621">
      <w:bodyDiv w:val="1"/>
      <w:marLeft w:val="0"/>
      <w:marRight w:val="0"/>
      <w:marTop w:val="0"/>
      <w:marBottom w:val="0"/>
      <w:divBdr>
        <w:top w:val="none" w:sz="0" w:space="0" w:color="auto"/>
        <w:left w:val="none" w:sz="0" w:space="0" w:color="auto"/>
        <w:bottom w:val="none" w:sz="0" w:space="0" w:color="auto"/>
        <w:right w:val="none" w:sz="0" w:space="0" w:color="auto"/>
      </w:divBdr>
    </w:div>
    <w:div w:id="547650825">
      <w:bodyDiv w:val="1"/>
      <w:marLeft w:val="0"/>
      <w:marRight w:val="0"/>
      <w:marTop w:val="0"/>
      <w:marBottom w:val="0"/>
      <w:divBdr>
        <w:top w:val="none" w:sz="0" w:space="0" w:color="auto"/>
        <w:left w:val="none" w:sz="0" w:space="0" w:color="auto"/>
        <w:bottom w:val="none" w:sz="0" w:space="0" w:color="auto"/>
        <w:right w:val="none" w:sz="0" w:space="0" w:color="auto"/>
      </w:divBdr>
      <w:divsChild>
        <w:div w:id="2026789441">
          <w:marLeft w:val="0"/>
          <w:marRight w:val="0"/>
          <w:marTop w:val="0"/>
          <w:marBottom w:val="0"/>
          <w:divBdr>
            <w:top w:val="none" w:sz="0" w:space="0" w:color="auto"/>
            <w:left w:val="none" w:sz="0" w:space="0" w:color="auto"/>
            <w:bottom w:val="none" w:sz="0" w:space="0" w:color="auto"/>
            <w:right w:val="none" w:sz="0" w:space="0" w:color="auto"/>
          </w:divBdr>
          <w:divsChild>
            <w:div w:id="1535851310">
              <w:marLeft w:val="0"/>
              <w:marRight w:val="0"/>
              <w:marTop w:val="0"/>
              <w:marBottom w:val="0"/>
              <w:divBdr>
                <w:top w:val="none" w:sz="0" w:space="0" w:color="auto"/>
                <w:left w:val="none" w:sz="0" w:space="0" w:color="auto"/>
                <w:bottom w:val="none" w:sz="0" w:space="0" w:color="auto"/>
                <w:right w:val="none" w:sz="0" w:space="0" w:color="auto"/>
              </w:divBdr>
              <w:divsChild>
                <w:div w:id="944581731">
                  <w:marLeft w:val="0"/>
                  <w:marRight w:val="0"/>
                  <w:marTop w:val="0"/>
                  <w:marBottom w:val="0"/>
                  <w:divBdr>
                    <w:top w:val="none" w:sz="0" w:space="0" w:color="auto"/>
                    <w:left w:val="none" w:sz="0" w:space="0" w:color="auto"/>
                    <w:bottom w:val="none" w:sz="0" w:space="0" w:color="auto"/>
                    <w:right w:val="none" w:sz="0" w:space="0" w:color="auto"/>
                  </w:divBdr>
                  <w:divsChild>
                    <w:div w:id="748497927">
                      <w:marLeft w:val="0"/>
                      <w:marRight w:val="0"/>
                      <w:marTop w:val="0"/>
                      <w:marBottom w:val="0"/>
                      <w:divBdr>
                        <w:top w:val="none" w:sz="0" w:space="0" w:color="auto"/>
                        <w:left w:val="none" w:sz="0" w:space="0" w:color="auto"/>
                        <w:bottom w:val="none" w:sz="0" w:space="0" w:color="auto"/>
                        <w:right w:val="none" w:sz="0" w:space="0" w:color="auto"/>
                      </w:divBdr>
                      <w:divsChild>
                        <w:div w:id="1646858706">
                          <w:marLeft w:val="0"/>
                          <w:marRight w:val="0"/>
                          <w:marTop w:val="0"/>
                          <w:marBottom w:val="0"/>
                          <w:divBdr>
                            <w:top w:val="none" w:sz="0" w:space="0" w:color="auto"/>
                            <w:left w:val="none" w:sz="0" w:space="0" w:color="auto"/>
                            <w:bottom w:val="none" w:sz="0" w:space="0" w:color="auto"/>
                            <w:right w:val="none" w:sz="0" w:space="0" w:color="auto"/>
                          </w:divBdr>
                          <w:divsChild>
                            <w:div w:id="1750691840">
                              <w:marLeft w:val="0"/>
                              <w:marRight w:val="0"/>
                              <w:marTop w:val="0"/>
                              <w:marBottom w:val="0"/>
                              <w:divBdr>
                                <w:top w:val="none" w:sz="0" w:space="0" w:color="auto"/>
                                <w:left w:val="none" w:sz="0" w:space="0" w:color="auto"/>
                                <w:bottom w:val="none" w:sz="0" w:space="0" w:color="auto"/>
                                <w:right w:val="none" w:sz="0" w:space="0" w:color="auto"/>
                              </w:divBdr>
                              <w:divsChild>
                                <w:div w:id="1127436119">
                                  <w:marLeft w:val="0"/>
                                  <w:marRight w:val="0"/>
                                  <w:marTop w:val="0"/>
                                  <w:marBottom w:val="0"/>
                                  <w:divBdr>
                                    <w:top w:val="none" w:sz="0" w:space="0" w:color="auto"/>
                                    <w:left w:val="none" w:sz="0" w:space="0" w:color="auto"/>
                                    <w:bottom w:val="none" w:sz="0" w:space="0" w:color="auto"/>
                                    <w:right w:val="none" w:sz="0" w:space="0" w:color="auto"/>
                                  </w:divBdr>
                                  <w:divsChild>
                                    <w:div w:id="33530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944450">
                      <w:marLeft w:val="0"/>
                      <w:marRight w:val="0"/>
                      <w:marTop w:val="0"/>
                      <w:marBottom w:val="0"/>
                      <w:divBdr>
                        <w:top w:val="none" w:sz="0" w:space="0" w:color="auto"/>
                        <w:left w:val="none" w:sz="0" w:space="0" w:color="auto"/>
                        <w:bottom w:val="none" w:sz="0" w:space="0" w:color="auto"/>
                        <w:right w:val="none" w:sz="0" w:space="0" w:color="auto"/>
                      </w:divBdr>
                      <w:divsChild>
                        <w:div w:id="20264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7651720">
      <w:bodyDiv w:val="1"/>
      <w:marLeft w:val="0"/>
      <w:marRight w:val="0"/>
      <w:marTop w:val="0"/>
      <w:marBottom w:val="0"/>
      <w:divBdr>
        <w:top w:val="none" w:sz="0" w:space="0" w:color="auto"/>
        <w:left w:val="none" w:sz="0" w:space="0" w:color="auto"/>
        <w:bottom w:val="none" w:sz="0" w:space="0" w:color="auto"/>
        <w:right w:val="none" w:sz="0" w:space="0" w:color="auto"/>
      </w:divBdr>
    </w:div>
    <w:div w:id="864560303">
      <w:bodyDiv w:val="1"/>
      <w:marLeft w:val="0"/>
      <w:marRight w:val="0"/>
      <w:marTop w:val="0"/>
      <w:marBottom w:val="0"/>
      <w:divBdr>
        <w:top w:val="none" w:sz="0" w:space="0" w:color="auto"/>
        <w:left w:val="none" w:sz="0" w:space="0" w:color="auto"/>
        <w:bottom w:val="none" w:sz="0" w:space="0" w:color="auto"/>
        <w:right w:val="none" w:sz="0" w:space="0" w:color="auto"/>
      </w:divBdr>
    </w:div>
    <w:div w:id="939024337">
      <w:bodyDiv w:val="1"/>
      <w:marLeft w:val="0"/>
      <w:marRight w:val="0"/>
      <w:marTop w:val="0"/>
      <w:marBottom w:val="0"/>
      <w:divBdr>
        <w:top w:val="none" w:sz="0" w:space="0" w:color="auto"/>
        <w:left w:val="none" w:sz="0" w:space="0" w:color="auto"/>
        <w:bottom w:val="none" w:sz="0" w:space="0" w:color="auto"/>
        <w:right w:val="none" w:sz="0" w:space="0" w:color="auto"/>
      </w:divBdr>
    </w:div>
    <w:div w:id="1300839792">
      <w:bodyDiv w:val="1"/>
      <w:marLeft w:val="0"/>
      <w:marRight w:val="0"/>
      <w:marTop w:val="0"/>
      <w:marBottom w:val="0"/>
      <w:divBdr>
        <w:top w:val="none" w:sz="0" w:space="0" w:color="auto"/>
        <w:left w:val="none" w:sz="0" w:space="0" w:color="auto"/>
        <w:bottom w:val="none" w:sz="0" w:space="0" w:color="auto"/>
        <w:right w:val="none" w:sz="0" w:space="0" w:color="auto"/>
      </w:divBdr>
    </w:div>
    <w:div w:id="1349941039">
      <w:bodyDiv w:val="1"/>
      <w:marLeft w:val="0"/>
      <w:marRight w:val="0"/>
      <w:marTop w:val="0"/>
      <w:marBottom w:val="0"/>
      <w:divBdr>
        <w:top w:val="none" w:sz="0" w:space="0" w:color="auto"/>
        <w:left w:val="none" w:sz="0" w:space="0" w:color="auto"/>
        <w:bottom w:val="none" w:sz="0" w:space="0" w:color="auto"/>
        <w:right w:val="none" w:sz="0" w:space="0" w:color="auto"/>
      </w:divBdr>
    </w:div>
    <w:div w:id="1361585093">
      <w:bodyDiv w:val="1"/>
      <w:marLeft w:val="0"/>
      <w:marRight w:val="0"/>
      <w:marTop w:val="0"/>
      <w:marBottom w:val="0"/>
      <w:divBdr>
        <w:top w:val="none" w:sz="0" w:space="0" w:color="auto"/>
        <w:left w:val="none" w:sz="0" w:space="0" w:color="auto"/>
        <w:bottom w:val="none" w:sz="0" w:space="0" w:color="auto"/>
        <w:right w:val="none" w:sz="0" w:space="0" w:color="auto"/>
      </w:divBdr>
    </w:div>
    <w:div w:id="1766458014">
      <w:bodyDiv w:val="1"/>
      <w:marLeft w:val="0"/>
      <w:marRight w:val="0"/>
      <w:marTop w:val="0"/>
      <w:marBottom w:val="0"/>
      <w:divBdr>
        <w:top w:val="none" w:sz="0" w:space="0" w:color="auto"/>
        <w:left w:val="none" w:sz="0" w:space="0" w:color="auto"/>
        <w:bottom w:val="none" w:sz="0" w:space="0" w:color="auto"/>
        <w:right w:val="none" w:sz="0" w:space="0" w:color="auto"/>
      </w:divBdr>
    </w:div>
    <w:div w:id="1892304691">
      <w:bodyDiv w:val="1"/>
      <w:marLeft w:val="0"/>
      <w:marRight w:val="0"/>
      <w:marTop w:val="0"/>
      <w:marBottom w:val="0"/>
      <w:divBdr>
        <w:top w:val="none" w:sz="0" w:space="0" w:color="auto"/>
        <w:left w:val="none" w:sz="0" w:space="0" w:color="auto"/>
        <w:bottom w:val="none" w:sz="0" w:space="0" w:color="auto"/>
        <w:right w:val="none" w:sz="0" w:space="0" w:color="auto"/>
      </w:divBdr>
    </w:div>
    <w:div w:id="1915776214">
      <w:bodyDiv w:val="1"/>
      <w:marLeft w:val="0"/>
      <w:marRight w:val="0"/>
      <w:marTop w:val="0"/>
      <w:marBottom w:val="0"/>
      <w:divBdr>
        <w:top w:val="none" w:sz="0" w:space="0" w:color="auto"/>
        <w:left w:val="none" w:sz="0" w:space="0" w:color="auto"/>
        <w:bottom w:val="none" w:sz="0" w:space="0" w:color="auto"/>
        <w:right w:val="none" w:sz="0" w:space="0" w:color="auto"/>
      </w:divBdr>
    </w:div>
    <w:div w:id="1995837643">
      <w:bodyDiv w:val="1"/>
      <w:marLeft w:val="0"/>
      <w:marRight w:val="0"/>
      <w:marTop w:val="0"/>
      <w:marBottom w:val="0"/>
      <w:divBdr>
        <w:top w:val="none" w:sz="0" w:space="0" w:color="auto"/>
        <w:left w:val="none" w:sz="0" w:space="0" w:color="auto"/>
        <w:bottom w:val="none" w:sz="0" w:space="0" w:color="auto"/>
        <w:right w:val="none" w:sz="0" w:space="0" w:color="auto"/>
      </w:divBdr>
    </w:div>
    <w:div w:id="2059821329">
      <w:bodyDiv w:val="1"/>
      <w:marLeft w:val="0"/>
      <w:marRight w:val="0"/>
      <w:marTop w:val="0"/>
      <w:marBottom w:val="0"/>
      <w:divBdr>
        <w:top w:val="none" w:sz="0" w:space="0" w:color="auto"/>
        <w:left w:val="none" w:sz="0" w:space="0" w:color="auto"/>
        <w:bottom w:val="none" w:sz="0" w:space="0" w:color="auto"/>
        <w:right w:val="none" w:sz="0" w:space="0" w:color="auto"/>
      </w:divBdr>
      <w:divsChild>
        <w:div w:id="1740789666">
          <w:marLeft w:val="0"/>
          <w:marRight w:val="0"/>
          <w:marTop w:val="0"/>
          <w:marBottom w:val="0"/>
          <w:divBdr>
            <w:top w:val="none" w:sz="0" w:space="0" w:color="auto"/>
            <w:left w:val="none" w:sz="0" w:space="0" w:color="auto"/>
            <w:bottom w:val="none" w:sz="0" w:space="0" w:color="auto"/>
            <w:right w:val="none" w:sz="0" w:space="0" w:color="auto"/>
          </w:divBdr>
          <w:divsChild>
            <w:div w:id="1838956674">
              <w:marLeft w:val="0"/>
              <w:marRight w:val="0"/>
              <w:marTop w:val="0"/>
              <w:marBottom w:val="0"/>
              <w:divBdr>
                <w:top w:val="none" w:sz="0" w:space="0" w:color="auto"/>
                <w:left w:val="none" w:sz="0" w:space="0" w:color="auto"/>
                <w:bottom w:val="none" w:sz="0" w:space="0" w:color="auto"/>
                <w:right w:val="none" w:sz="0" w:space="0" w:color="auto"/>
              </w:divBdr>
              <w:divsChild>
                <w:div w:id="386225951">
                  <w:marLeft w:val="0"/>
                  <w:marRight w:val="0"/>
                  <w:marTop w:val="0"/>
                  <w:marBottom w:val="0"/>
                  <w:divBdr>
                    <w:top w:val="none" w:sz="0" w:space="0" w:color="auto"/>
                    <w:left w:val="none" w:sz="0" w:space="0" w:color="auto"/>
                    <w:bottom w:val="none" w:sz="0" w:space="0" w:color="auto"/>
                    <w:right w:val="none" w:sz="0" w:space="0" w:color="auto"/>
                  </w:divBdr>
                  <w:divsChild>
                    <w:div w:id="361170399">
                      <w:marLeft w:val="0"/>
                      <w:marRight w:val="0"/>
                      <w:marTop w:val="0"/>
                      <w:marBottom w:val="0"/>
                      <w:divBdr>
                        <w:top w:val="none" w:sz="0" w:space="0" w:color="auto"/>
                        <w:left w:val="none" w:sz="0" w:space="0" w:color="auto"/>
                        <w:bottom w:val="none" w:sz="0" w:space="0" w:color="auto"/>
                        <w:right w:val="none" w:sz="0" w:space="0" w:color="auto"/>
                      </w:divBdr>
                      <w:divsChild>
                        <w:div w:id="1430734296">
                          <w:marLeft w:val="0"/>
                          <w:marRight w:val="0"/>
                          <w:marTop w:val="0"/>
                          <w:marBottom w:val="0"/>
                          <w:divBdr>
                            <w:top w:val="none" w:sz="0" w:space="0" w:color="auto"/>
                            <w:left w:val="none" w:sz="0" w:space="0" w:color="auto"/>
                            <w:bottom w:val="none" w:sz="0" w:space="0" w:color="auto"/>
                            <w:right w:val="none" w:sz="0" w:space="0" w:color="auto"/>
                          </w:divBdr>
                          <w:divsChild>
                            <w:div w:id="502159802">
                              <w:marLeft w:val="0"/>
                              <w:marRight w:val="0"/>
                              <w:marTop w:val="0"/>
                              <w:marBottom w:val="0"/>
                              <w:divBdr>
                                <w:top w:val="none" w:sz="0" w:space="0" w:color="auto"/>
                                <w:left w:val="none" w:sz="0" w:space="0" w:color="auto"/>
                                <w:bottom w:val="none" w:sz="0" w:space="0" w:color="auto"/>
                                <w:right w:val="none" w:sz="0" w:space="0" w:color="auto"/>
                              </w:divBdr>
                              <w:divsChild>
                                <w:div w:id="977338909">
                                  <w:marLeft w:val="0"/>
                                  <w:marRight w:val="0"/>
                                  <w:marTop w:val="0"/>
                                  <w:marBottom w:val="0"/>
                                  <w:divBdr>
                                    <w:top w:val="none" w:sz="0" w:space="0" w:color="auto"/>
                                    <w:left w:val="none" w:sz="0" w:space="0" w:color="auto"/>
                                    <w:bottom w:val="none" w:sz="0" w:space="0" w:color="auto"/>
                                    <w:right w:val="none" w:sz="0" w:space="0" w:color="auto"/>
                                  </w:divBdr>
                                  <w:divsChild>
                                    <w:div w:id="206675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798609">
                      <w:marLeft w:val="0"/>
                      <w:marRight w:val="0"/>
                      <w:marTop w:val="0"/>
                      <w:marBottom w:val="0"/>
                      <w:divBdr>
                        <w:top w:val="none" w:sz="0" w:space="0" w:color="auto"/>
                        <w:left w:val="none" w:sz="0" w:space="0" w:color="auto"/>
                        <w:bottom w:val="none" w:sz="0" w:space="0" w:color="auto"/>
                        <w:right w:val="none" w:sz="0" w:space="0" w:color="auto"/>
                      </w:divBdr>
                      <w:divsChild>
                        <w:div w:id="111844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111643">
      <w:bodyDiv w:val="1"/>
      <w:marLeft w:val="0"/>
      <w:marRight w:val="0"/>
      <w:marTop w:val="0"/>
      <w:marBottom w:val="0"/>
      <w:divBdr>
        <w:top w:val="none" w:sz="0" w:space="0" w:color="auto"/>
        <w:left w:val="none" w:sz="0" w:space="0" w:color="auto"/>
        <w:bottom w:val="none" w:sz="0" w:space="0" w:color="auto"/>
        <w:right w:val="none" w:sz="0" w:space="0" w:color="auto"/>
      </w:divBdr>
    </w:div>
    <w:div w:id="2111048598">
      <w:bodyDiv w:val="1"/>
      <w:marLeft w:val="0"/>
      <w:marRight w:val="0"/>
      <w:marTop w:val="0"/>
      <w:marBottom w:val="0"/>
      <w:divBdr>
        <w:top w:val="none" w:sz="0" w:space="0" w:color="auto"/>
        <w:left w:val="none" w:sz="0" w:space="0" w:color="auto"/>
        <w:bottom w:val="none" w:sz="0" w:space="0" w:color="auto"/>
        <w:right w:val="none" w:sz="0" w:space="0" w:color="auto"/>
      </w:divBdr>
    </w:div>
    <w:div w:id="2125416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CD6728-64EC-4CC9-9D3B-E9C237573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237</Words>
  <Characters>29855</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Asus</cp:lastModifiedBy>
  <cp:revision>2</cp:revision>
  <cp:lastPrinted>2025-08-11T10:35:00Z</cp:lastPrinted>
  <dcterms:created xsi:type="dcterms:W3CDTF">2025-08-24T08:14:00Z</dcterms:created>
  <dcterms:modified xsi:type="dcterms:W3CDTF">2025-08-2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a2bf383-6ce9-3e62-954e-35f61754530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